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644983" w14:textId="4A37C213" w:rsidR="00FF566E" w:rsidRDefault="00FF566E" w:rsidP="00FF566E">
      <w:pPr>
        <w:pStyle w:val="Title"/>
      </w:pPr>
      <w:r w:rsidRPr="00FF566E">
        <w:t>Predicting time to asystole following withdrawal of life-sustaining treatment: a systematic review</w:t>
      </w:r>
    </w:p>
    <w:p w14:paraId="5769F882" w14:textId="155BFAB5" w:rsidR="00FF566E" w:rsidRDefault="00FF566E" w:rsidP="00FF566E">
      <w:pPr>
        <w:pStyle w:val="Heading2"/>
      </w:pPr>
      <w:r>
        <w:t xml:space="preserve">Craig Nicolson, Anique </w:t>
      </w:r>
      <w:proofErr w:type="spellStart"/>
      <w:r>
        <w:t>Burke-Robinson</w:t>
      </w:r>
      <w:proofErr w:type="spellEnd"/>
      <w:r>
        <w:t xml:space="preserve">, Athanasios </w:t>
      </w:r>
      <w:proofErr w:type="spellStart"/>
      <w:r>
        <w:t>Tsanas</w:t>
      </w:r>
      <w:proofErr w:type="spellEnd"/>
      <w:r>
        <w:t>, Laveena Munshi, Nazir Lone, Kathryn Puxty</w:t>
      </w:r>
    </w:p>
    <w:p w14:paraId="581D3B34" w14:textId="176F662D" w:rsidR="00FF566E" w:rsidRPr="00FF566E" w:rsidRDefault="00FF566E" w:rsidP="00FF566E"/>
    <w:p w14:paraId="5F75C423" w14:textId="0FB93CF5" w:rsidR="007A515C" w:rsidRPr="0083166E" w:rsidRDefault="007A515C" w:rsidP="0083166E">
      <w:pPr>
        <w:pStyle w:val="Heading1"/>
      </w:pPr>
      <w:r w:rsidRPr="0083166E">
        <w:t>Abstract</w:t>
      </w:r>
    </w:p>
    <w:p w14:paraId="1A42982D" w14:textId="13346477" w:rsidR="007A515C" w:rsidRPr="0083166E" w:rsidRDefault="009A1688" w:rsidP="00D13F60">
      <w:r>
        <w:t>Pending</w:t>
      </w:r>
    </w:p>
    <w:p w14:paraId="24B5F368" w14:textId="0CE8F117" w:rsidR="008A68D8" w:rsidRPr="0083166E" w:rsidRDefault="007A515C" w:rsidP="0083166E">
      <w:pPr>
        <w:pStyle w:val="Heading1"/>
      </w:pPr>
      <w:r w:rsidRPr="0083166E">
        <w:t>Introduction</w:t>
      </w:r>
    </w:p>
    <w:p w14:paraId="3B793AAE" w14:textId="25D071A8" w:rsidR="007A515C" w:rsidRDefault="00E67F5D">
      <w:r>
        <w:t>The prediction of asystole following the withdrawal of life-sustaining treatment (WLST) is important for informing families and to guide the identification of patients suitable for organ donation after circulatory death (DCD). These processes often occur in intensive care units (ICUs)</w:t>
      </w:r>
      <w:r w:rsidR="001B4324">
        <w:t xml:space="preserve"> </w:t>
      </w:r>
      <w:r w:rsidR="001B4324">
        <w:fldChar w:fldCharType="begin"/>
      </w:r>
      <w:r w:rsidR="001B4324">
        <w:instrText xml:space="preserve"> ADDIN ZOTERO_ITEM CSL_CITATION {"citationID":"iLRqkKxS","properties":{"formattedCitation":"(1)","plainCitation":"(1)","noteIndex":0},"citationItems":[{"id":9094,"uris":["http://zotero.org/users/9778029/items/DLUWS5TZ"],"itemData":{"id":9094,"type":"article-journal","container-title":"Current opinion in critical care","issue":"6","note":"publisher: LWW","page":"616–623","title":"Care at the end of life in critically ill patients: the European perspective","volume":"11","author":[{"family":"Fassier","given":"Thomas"},{"family":"Lautrette","given":"Alexandre"},{"family":"Ciroldi","given":"Magali"},{"family":"Azoulay","given":"Elie"}],"issued":{"date-parts":[["2005"]]}}}],"schema":"https://github.com/citation-style-language/schema/raw/master/csl-citation.json"} </w:instrText>
      </w:r>
      <w:r w:rsidR="001B4324">
        <w:fldChar w:fldCharType="separate"/>
      </w:r>
      <w:r w:rsidR="001B4324" w:rsidRPr="001B4324">
        <w:t>(1)</w:t>
      </w:r>
      <w:r w:rsidR="001B4324">
        <w:fldChar w:fldCharType="end"/>
      </w:r>
      <w:r>
        <w:t xml:space="preserve"> where patients are </w:t>
      </w:r>
      <w:r w:rsidR="007D75AF">
        <w:t>undergoing advanced life-sustaining treatment</w:t>
      </w:r>
      <w:r w:rsidR="001B4324">
        <w:t>s</w:t>
      </w:r>
      <w:r w:rsidR="007D75AF">
        <w:t xml:space="preserve"> such as invasive ventilation or inotropic blood pressure support</w:t>
      </w:r>
      <w:r w:rsidR="001B4324">
        <w:t xml:space="preserve"> </w:t>
      </w:r>
      <w:r w:rsidR="001B4324">
        <w:fldChar w:fldCharType="begin"/>
      </w:r>
      <w:r w:rsidR="001B4324">
        <w:instrText xml:space="preserve"> ADDIN ZOTERO_ITEM CSL_CITATION {"citationID":"J3XiLWKb","properties":{"formattedCitation":"(2,3)","plainCitation":"(2,3)","noteIndex":0},"citationItems":[{"id":9095,"uris":["http://zotero.org/users/9778029/items/9CJVFYT3"],"itemData":{"id":9095,"type":"article-journal","container-title":"American journal of respiratory and critical care medicine","issue":"5","note":"publisher: American Thoracic Society New York, NY","page":"1450–1458","title":"How is mechanical ventilation employed in the intensive care unit? An international utilization review","volume":"161","author":[{"family":"Esteban","given":"Andres"},{"family":"Anzueto","given":"Antonio"},{"family":"Alia","given":"Inmaculada"},{"family":"Gordo","given":"Federico"},{"family":"Apezteguia","given":"Carlos"},{"family":"Palizas","given":"Fernando"},{"family":"Cide","given":"David"},{"family":"Goldwaser","given":"Rosanne"},{"family":"Soto","given":"Luis"},{"family":"Bugedo","given":"Guillermo"},{"literal":"others"}],"issued":{"date-parts":[["2000"]]}}},{"id":9096,"uris":["http://zotero.org/users/9778029/items/RUZVUR83"],"itemData":{"id":9096,"type":"article-journal","container-title":"Clin Pharmacist","page":"395","title":"Use of inotropes in critical care","volume":"2","author":[{"family":"Berry","given":"William"},{"family":"McKenzie","given":"Catherine"}],"issued":{"date-parts":[["2010"]]}}}],"schema":"https://github.com/citation-style-language/schema/raw/master/csl-citation.json"} </w:instrText>
      </w:r>
      <w:r w:rsidR="001B4324">
        <w:fldChar w:fldCharType="separate"/>
      </w:r>
      <w:r w:rsidR="001B4324" w:rsidRPr="001B4324">
        <w:t>(2,3)</w:t>
      </w:r>
      <w:r w:rsidR="001B4324">
        <w:fldChar w:fldCharType="end"/>
      </w:r>
      <w:r w:rsidR="007D75AF">
        <w:t>.</w:t>
      </w:r>
      <w:r w:rsidR="001B4324">
        <w:t xml:space="preserve"> The high levels of support provided by these treatments makes it complex to predict the course towards death following their withdrawal.</w:t>
      </w:r>
      <w:r w:rsidR="00F969AB">
        <w:t xml:space="preserve"> </w:t>
      </w:r>
      <w:r w:rsidR="008C361C">
        <w:t>The ability of physicians to make reliable</w:t>
      </w:r>
      <w:r w:rsidR="00F969AB">
        <w:t xml:space="preserve"> </w:t>
      </w:r>
      <w:r w:rsidR="008C361C">
        <w:t xml:space="preserve">predictions in this area is limited </w:t>
      </w:r>
      <w:r w:rsidR="008C361C">
        <w:fldChar w:fldCharType="begin"/>
      </w:r>
      <w:r w:rsidR="008C361C">
        <w:instrText xml:space="preserve"> ADDIN ZOTERO_ITEM CSL_CITATION {"citationID":"HxwutQsz","properties":{"formattedCitation":"(4,5)","plainCitation":"(4,5)","noteIndex":0},"citationItems":[{"id":45,"uris":["http://zotero.org/users/9778029/items/AHJWJLH2"],"itemData":{"id":45,"type":"article-journal","abstract":"Background: Organ donation after circulatory determined death (DCD) accounts for 17% of all deceased organ donors in Canada, a fraction of its theoretical potential1. Up to half of all potential DCD patients are unable to donate because they do not die within currently required time limits to minimize organ ischemic damage2. The inability to predict time to death results in additional stress for families, a reduced number of successful donors, and increased costs for the health system. The DePPaRT (Death Physiology and Prediction After Removal of Therapy) study captured vital signs waveform data from 654 patients undergoing withdrawal of life sustaining therapy (WLST) in 22 centres in Canada, the Czech Republic, and the Netherlands. As reduced vital signs variability is associated with illness4,6,7, we hypothesized that the loss of heart rate and blood pressure variability in the hour prior to WLST might be useful in predicting time to death after WLST. Objective(s): To develop a model based on vital signs waveform variability capable of predicting whether a patient will die within the timelines required for organ donation (0.5, 1, and 2 hours after WLST). Method(s): Vital signs waveform data was available prior to WLST in 567 patients. This data was processed to obtain beat-to-beat event times series from the ECG and arterial blood pressure waveforms (R peak to R peak interval (RRI), systolic, diastolic, and pulse blood pressures), using CIMVA3,4. Each series was filtered to remove arrhythmias prior to the calculation of up to 53 measures of variability, using windows of 750 beats. We excluded patients that had prolonged WLST, namely patients with additional life supporting therapies removed after 10 minutes after the first act of WLST. Patients enrolled prior to and after March 2017 were used in the derivation (210 patients) and validation (105 patients) cohorts, respectively (Figure 1). All variability features were normalized to have a mean of 0 and a standard deviation of 1. We used random survival forests9 in R to develop a predictive model. The model yielded a probability of dying within each 15-minute interval up until 24 hours after WLST for each patient (Figure 2a). Probabilities at specific times on these curves (t = 0.5, 1, and 2 hours) were used as scores to predict if a given patient would die within these times. Features were ranked based on their importance over a 10-fold cross validation of the training set. The model was retrained using only the highest ranked variables, adding one variable at a time. We used all 210 patients from the training set and the 15 features required for the AUC to plateau (Figure 2b) in a final model tested on the validation set. Result(s): The derived model employing 15 variability features achieved a median AUC of 0.77, 0.8, and 0.77 for death within 0.5, 1, or 2 hours, respectively, on the validation set (Figure 3a). Nearly 91% of the patients with the highest scores died within 2 hours of WLST (Figure 3b). On our dataset, our model outperformed one of the highest performing models in the literature5,8 (Figure 3c). Conclusion(s): For the first time, a predictive model using only heart rate and blood pressure variability data to predict time to death after WLST has been shown to achieve superior performance to models derived using clinical data5. In the future, we will combine and evaluate models incorporating both variability and additional clinical variables. (Figure Presented).","container-title":"Canadian Journal of Anesthesia","DOI":"10.1007/s12630-019-01292-0","issue":"1 Supplement","journalAbbreviation":"Canadian Journal of Anesthesia","note":"publisher-place: Netherlands\npublisher: Springer","page":"S96-S100","title":"Predicting time to death after the withdrawal of life supporting therapies using variability analysis of vital signs waveform data","volume":"66","author":[{"literal":"Scales"},{"literal":"Herry C."},{"literal":"Van Beinum A."},{"literal":"Hogue M."},{"literal":"Hornby L."},{"literal":"Dhanani S."},{"literal":"Seely A.J."}],"issued":{"date-parts":[["2019"]]}}},{"id":36,"uris":["http://zotero.org/users/9778029/items/8AYTVN2F"],"itemData":{"id":36,"type":"article-journal","abstract":"OBJECTIVE: To assess the predictive value of respiratory and haemodynamic variables and opinion of the intensivist for determining how soon death occurs after withdrawal of life-sustaining treatments (WLST)., DESIGN: Multicentre prospective observational study., PARTICIPANTS AND SETTING: 83 consecutive adult intensive care patients at John Hunter and Calvary Mater Hospitals, Newcastle, New South Wales, for whom a decision was made to withdraw life-sustaining treatment between March 2007 and March 2008., MAIN OUTCOME MEASURES: Data were collected before initiation of palliation. Primary outcome was to recognise in a multivariate analysis the parameters associated with a time to death &lt; or = 60 minutes after WLST., RESULTS: 81 patients underwent WLST: 79 died, and two survived to be discharged from hospital. Thirty-six patients (45%) died within 60 minutes of WLST, and 45 (55%) survived 60 minutes or longer. Mean ICU stay before WLST was 4.8 days (range, 1-85 days). Mean time from WLST to death was 6:31 h (range, 1 minute to 31 days). A modified University of Wisconsin assessment tool showed no statistical association with the time from WLST to death (P = 0.09). The adapted United Network for Organ Sharing tool, systolic blood pressure, APACHE II score, ventilatory dependence, oxygen disruption, Glasgow Coma Scale (GCS) score and staff specialist opinion all showed a statistically significant association with time from WLST to death (P &lt; 0.05)., CONCLUSIONS: It is possible to predict the time from WLST to death accurately using a tool that combines GCS, respiratory and haemodynamic parameters and intensivist opinion. These results require validation in a large multicentre study.","container-title":"Critical care and resuscitation : journal of the Australasian Academy of Critical Care Medicine","issue":"4","journalAbbreviation":"Critical care and resuscitation : journal of the Australasian Academy of Critical Care Medicine","note":"publisher-place: Australia","page":"278-84","title":"Prediction of death after withdrawal of life-sustaining treatments.","volume":"10","author":[{"family":"Coleman","given":"Nicole L"},{"family":"Brieva","given":"Jorge L"},{"family":"Crowfoot","given":"Elise"}],"issued":{"date-parts":[["2008"]]}}}],"schema":"https://github.com/citation-style-language/schema/raw/master/csl-citation.json"} </w:instrText>
      </w:r>
      <w:r w:rsidR="008C361C">
        <w:fldChar w:fldCharType="separate"/>
      </w:r>
      <w:r w:rsidR="008C361C" w:rsidRPr="008C361C">
        <w:t>(4,5)</w:t>
      </w:r>
      <w:r w:rsidR="008C361C">
        <w:fldChar w:fldCharType="end"/>
      </w:r>
      <w:r w:rsidR="008C361C">
        <w:t>, and despite no formalisation is frequently the method used</w:t>
      </w:r>
      <w:r w:rsidR="00232FA2">
        <w:t xml:space="preserve"> in clinical practice</w:t>
      </w:r>
      <w:r w:rsidR="008C361C">
        <w:t>.</w:t>
      </w:r>
    </w:p>
    <w:p w14:paraId="741F53C3" w14:textId="3530D8CE" w:rsidR="004C3021" w:rsidRDefault="004C3021">
      <w:r>
        <w:t>The DCD donation process is often complex, resource intensive and can be distressing for families</w:t>
      </w:r>
      <w:r w:rsidR="001B2D89">
        <w:t xml:space="preserve"> </w:t>
      </w:r>
      <w:r w:rsidR="001B2D89">
        <w:fldChar w:fldCharType="begin"/>
      </w:r>
      <w:r w:rsidR="00232FA2">
        <w:instrText xml:space="preserve"> ADDIN ZOTERO_ITEM CSL_CITATION {"citationID":"UmRZ33dD","properties":{"formattedCitation":"(6)","plainCitation":"(6)","noteIndex":0},"citationItems":[{"id":9097,"uris":["http://zotero.org/users/9778029/items/R6PKFW2Q"],"itemData":{"id":9097,"type":"article-journal","container-title":"European Journal of Emergency Medicine","issue":"5","note":"publisher: LWW","page":"324–329","title":"Organ donation after circulatory death: an update","volume":"21","author":[{"family":"Blackstock","given":"Murray J"},{"family":"Ray","given":"David C"}],"issued":{"date-parts":[["2014"]]}}}],"schema":"https://github.com/citation-style-language/schema/raw/master/csl-citation.json"} </w:instrText>
      </w:r>
      <w:r w:rsidR="001B2D89">
        <w:fldChar w:fldCharType="separate"/>
      </w:r>
      <w:r w:rsidR="00232FA2" w:rsidRPr="00232FA2">
        <w:t>(6)</w:t>
      </w:r>
      <w:r w:rsidR="001B2D89">
        <w:fldChar w:fldCharType="end"/>
      </w:r>
      <w:r>
        <w:t xml:space="preserve">. The occurrence of prolonged time to asystole frequently prevents successful donation as </w:t>
      </w:r>
      <w:r w:rsidR="00F969AB">
        <w:t>the organs are damaged due to stresses they undergo during this time.</w:t>
      </w:r>
      <w:r w:rsidR="001B2D89">
        <w:t xml:space="preserve"> In the UK 45% of unsuccessful DCD donations are attributed to this reason </w:t>
      </w:r>
      <w:r w:rsidR="001B2D89">
        <w:fldChar w:fldCharType="begin"/>
      </w:r>
      <w:r w:rsidR="00232FA2">
        <w:instrText xml:space="preserve"> ADDIN ZOTERO_ITEM CSL_CITATION {"citationID":"iaWjUWLR","properties":{"formattedCitation":"(7)","plainCitation":"(7)","noteIndex":0},"citationItems":[{"id":9061,"uris":["http://zotero.org/users/9778029/items/WGPIS4RA"],"itemData":{"id":9061,"type":"report","publisher":"NHS Blood and Transplant","title":"Organ and Tissue Donation and Transplantation Activity Report 2021/22","URL":"https://nhsbtdbe.blob.core.windows.net/umbraco-assets-corp/27108/activity-report-2021-2022.pdf","author":[{"family":"NHS ODT","given":""}],"accessed":{"date-parts":[["2022",8,3]]},"issued":{"date-parts":[["2022",7,6]]}}}],"schema":"https://github.com/citation-style-language/schema/raw/master/csl-citation.json"} </w:instrText>
      </w:r>
      <w:r w:rsidR="001B2D89">
        <w:fldChar w:fldCharType="separate"/>
      </w:r>
      <w:r w:rsidR="00232FA2" w:rsidRPr="00232FA2">
        <w:t>(7)</w:t>
      </w:r>
      <w:r w:rsidR="001B2D89">
        <w:fldChar w:fldCharType="end"/>
      </w:r>
      <w:r w:rsidR="001B2D89">
        <w:t>.</w:t>
      </w:r>
    </w:p>
    <w:p w14:paraId="1317073D" w14:textId="2735C829" w:rsidR="003F546F" w:rsidRPr="00D13F60" w:rsidRDefault="003F546F">
      <w:r>
        <w:t xml:space="preserve">Given the importance of this prediction a variety of predictive tools and models have been developed. Whilst some tools initially appear to perform well, these results are often not possible to externally validate. A lack of standardisation of the variables recorded </w:t>
      </w:r>
      <w:r w:rsidR="001B2D89">
        <w:t>and</w:t>
      </w:r>
      <w:r>
        <w:t xml:space="preserve"> the specifics of the withdrawal process makes </w:t>
      </w:r>
      <w:r w:rsidR="001B2D89">
        <w:t xml:space="preserve">the </w:t>
      </w:r>
      <w:r w:rsidR="004C3021">
        <w:t>transfer and share</w:t>
      </w:r>
      <w:r w:rsidR="001B2D89">
        <w:t>d</w:t>
      </w:r>
      <w:r w:rsidR="004C3021">
        <w:t xml:space="preserve"> use of </w:t>
      </w:r>
      <w:r w:rsidR="001B2D89">
        <w:t xml:space="preserve">developed </w:t>
      </w:r>
      <w:r w:rsidR="004C3021">
        <w:t>tools challenging.</w:t>
      </w:r>
      <w:r>
        <w:t xml:space="preserve"> </w:t>
      </w:r>
      <w:r w:rsidR="004C3021">
        <w:t>These problems mean that w</w:t>
      </w:r>
      <w:r>
        <w:t xml:space="preserve">idespread </w:t>
      </w:r>
      <w:r w:rsidR="004C3021">
        <w:t xml:space="preserve">adoption </w:t>
      </w:r>
      <w:r>
        <w:t>or national deployment of such tools is</w:t>
      </w:r>
      <w:r w:rsidR="004C3021">
        <w:t xml:space="preserve"> uncommon. The aim of this systematic review is to evaluate the predictive performance of identified variables and developed models within the literature</w:t>
      </w:r>
      <w:r w:rsidR="001B2D89">
        <w:t>, with consideration of the common issues faced in tool development and validation</w:t>
      </w:r>
      <w:r w:rsidR="004C3021">
        <w:t>.</w:t>
      </w:r>
    </w:p>
    <w:p w14:paraId="37F120EE" w14:textId="0CA8A4DF" w:rsidR="007A515C" w:rsidRPr="0083166E" w:rsidRDefault="007A515C" w:rsidP="0083166E">
      <w:pPr>
        <w:pStyle w:val="Heading1"/>
      </w:pPr>
      <w:r w:rsidRPr="0083166E">
        <w:t>Methods</w:t>
      </w:r>
    </w:p>
    <w:p w14:paraId="3CC9A740" w14:textId="00CFE9F7" w:rsidR="007A515C" w:rsidRPr="0083166E" w:rsidRDefault="007A515C" w:rsidP="0083166E">
      <w:pPr>
        <w:pStyle w:val="Heading2"/>
      </w:pPr>
      <w:r w:rsidRPr="0083166E">
        <w:t>Search strategy</w:t>
      </w:r>
    </w:p>
    <w:p w14:paraId="272A8E26" w14:textId="38E852F5" w:rsidR="00BC09E2" w:rsidRPr="0083166E" w:rsidRDefault="0077730D" w:rsidP="007A515C">
      <w:r w:rsidRPr="0083166E">
        <w:t xml:space="preserve">We searched </w:t>
      </w:r>
      <w:r w:rsidR="00BC09E2" w:rsidRPr="0083166E">
        <w:t>Ovid MEDLINE(R) and In-Process, In-Data-Review &amp; Other Non-Indexed Citations (1946 to 2022 May 11)</w:t>
      </w:r>
      <w:r w:rsidRPr="0083166E">
        <w:t xml:space="preserve"> and</w:t>
      </w:r>
      <w:r w:rsidR="00BC09E2" w:rsidRPr="0083166E">
        <w:t xml:space="preserve"> Embase </w:t>
      </w:r>
      <w:proofErr w:type="spellStart"/>
      <w:r w:rsidR="00BC09E2" w:rsidRPr="0083166E">
        <w:t>Classic+Embase</w:t>
      </w:r>
      <w:proofErr w:type="spellEnd"/>
      <w:r w:rsidR="00BC09E2" w:rsidRPr="0083166E">
        <w:t xml:space="preserve"> (1947 to 2022 May 11)</w:t>
      </w:r>
      <w:r w:rsidRPr="0083166E">
        <w:t>. The searches combined Medical Subject Headings (</w:t>
      </w:r>
      <w:proofErr w:type="spellStart"/>
      <w:r w:rsidRPr="0083166E">
        <w:t>MeSH</w:t>
      </w:r>
      <w:proofErr w:type="spellEnd"/>
      <w:r w:rsidRPr="0083166E">
        <w:t xml:space="preserve">), appropriate controlled vocabulary and keywords for time, death, and withdrawal as utilised in Munshi et </w:t>
      </w:r>
      <w:proofErr w:type="spellStart"/>
      <w:r w:rsidRPr="0083166E">
        <w:t>al’s</w:t>
      </w:r>
      <w:proofErr w:type="spellEnd"/>
      <w:r w:rsidRPr="0083166E">
        <w:t xml:space="preserve"> </w:t>
      </w:r>
      <w:r w:rsidR="00212F98" w:rsidRPr="0083166E">
        <w:t xml:space="preserve">2015 </w:t>
      </w:r>
      <w:r w:rsidR="00762F66" w:rsidRPr="0083166E">
        <w:t>systematic</w:t>
      </w:r>
      <w:r w:rsidR="00212F98" w:rsidRPr="0083166E">
        <w:t xml:space="preserve"> review. The reference lists of all included articles and prior review articles were explored for further inclusions. Clinical experts were consulted to check the included articles for omissions identified through their expertise in the field. Conference abstracts, poster abstracts, letter responses and letters to editors were exclude</w:t>
      </w:r>
      <w:r w:rsidR="00B23C54">
        <w:t>d</w:t>
      </w:r>
      <w:r w:rsidR="00212F98" w:rsidRPr="0083166E">
        <w:t>.</w:t>
      </w:r>
    </w:p>
    <w:p w14:paraId="333E1540" w14:textId="20AFCE04" w:rsidR="007A515C" w:rsidRPr="0083166E" w:rsidRDefault="007A515C" w:rsidP="0083166E">
      <w:pPr>
        <w:pStyle w:val="Heading2"/>
      </w:pPr>
      <w:r w:rsidRPr="0083166E">
        <w:lastRenderedPageBreak/>
        <w:t>Study selection</w:t>
      </w:r>
    </w:p>
    <w:p w14:paraId="137F391C" w14:textId="75A77C52" w:rsidR="007A515C" w:rsidRPr="0083166E" w:rsidRDefault="00212F98" w:rsidP="007A515C">
      <w:r w:rsidRPr="0083166E">
        <w:t xml:space="preserve">Included </w:t>
      </w:r>
      <w:r w:rsidR="0045733F" w:rsidRPr="0083166E">
        <w:t>articles</w:t>
      </w:r>
      <w:r w:rsidRPr="0083166E">
        <w:t xml:space="preserve"> were required to evaluate an adult population in an intensive care environment</w:t>
      </w:r>
      <w:r w:rsidR="0071591D" w:rsidRPr="0083166E">
        <w:t xml:space="preserve"> who underwent withdrawal of life sustaining treatment (WLST)</w:t>
      </w:r>
      <w:r w:rsidRPr="0083166E">
        <w:t>.</w:t>
      </w:r>
      <w:r w:rsidR="0071591D" w:rsidRPr="0083166E">
        <w:t xml:space="preserve"> Life sustaining treatment was defined as ventilation</w:t>
      </w:r>
      <w:r w:rsidR="00762F66" w:rsidRPr="0083166E">
        <w:t xml:space="preserve"> (invasive or non-invasive)</w:t>
      </w:r>
      <w:r w:rsidR="0071591D" w:rsidRPr="0083166E">
        <w:t xml:space="preserve"> or haemodynamic support.</w:t>
      </w:r>
      <w:r w:rsidR="0045733F" w:rsidRPr="0083166E">
        <w:t xml:space="preserve"> Measurement </w:t>
      </w:r>
      <w:r w:rsidR="0071591D" w:rsidRPr="0083166E">
        <w:t>from WLST</w:t>
      </w:r>
      <w:r w:rsidR="0045733F" w:rsidRPr="0083166E">
        <w:t xml:space="preserve"> time to death or asystole was necessary</w:t>
      </w:r>
      <w:r w:rsidR="0071591D" w:rsidRPr="0083166E">
        <w:t xml:space="preserve"> for inclusion. Articles that did not e</w:t>
      </w:r>
      <w:r w:rsidR="0045733F" w:rsidRPr="0083166E">
        <w:t>valuat</w:t>
      </w:r>
      <w:r w:rsidR="0071591D" w:rsidRPr="0083166E">
        <w:t>e potential predictive factors or models i</w:t>
      </w:r>
      <w:r w:rsidR="0045733F" w:rsidRPr="0083166E">
        <w:t>n relation to this measurement</w:t>
      </w:r>
      <w:r w:rsidR="0071591D" w:rsidRPr="0083166E">
        <w:t xml:space="preserve"> were excluded.</w:t>
      </w:r>
    </w:p>
    <w:p w14:paraId="016205D4" w14:textId="42E8763A" w:rsidR="006017A8" w:rsidRPr="0083166E" w:rsidRDefault="006017A8" w:rsidP="007A515C">
      <w:r w:rsidRPr="0083166E">
        <w:t xml:space="preserve">Two reviewers (CN, AB) independently reviewed all titles and abstracts identified from the literature searches. Of the articles not excluded in this process full text review was again undertaken by two reviewers. During </w:t>
      </w:r>
      <w:proofErr w:type="gramStart"/>
      <w:r w:rsidRPr="0083166E">
        <w:t>both of these</w:t>
      </w:r>
      <w:proofErr w:type="gramEnd"/>
      <w:r w:rsidRPr="0083166E">
        <w:t xml:space="preserve"> processes disputes were resolved by a third reviewer (KP).</w:t>
      </w:r>
    </w:p>
    <w:p w14:paraId="386D1F61" w14:textId="3517A8AF" w:rsidR="007A515C" w:rsidRPr="0083166E" w:rsidRDefault="007A515C" w:rsidP="0083166E">
      <w:pPr>
        <w:pStyle w:val="Heading2"/>
      </w:pPr>
      <w:r w:rsidRPr="0083166E">
        <w:t>Data extraction and quality assessment</w:t>
      </w:r>
    </w:p>
    <w:p w14:paraId="67AF07C8" w14:textId="11247E06" w:rsidR="007A515C" w:rsidRPr="0083166E" w:rsidRDefault="006017A8" w:rsidP="007A515C">
      <w:r w:rsidRPr="0083166E">
        <w:t>Data was extracted from the included articles using customised spreadsheets. Key population characteristics and measurement methods</w:t>
      </w:r>
      <w:r w:rsidR="0030559B" w:rsidRPr="0083166E">
        <w:t xml:space="preserve"> were recorded. The performance metrics of any evaluated predictive factors or models were recorded. Quality assessment was undertaken using the PROBAST (Prediction model Risk </w:t>
      </w:r>
      <w:proofErr w:type="gramStart"/>
      <w:r w:rsidR="0030559B" w:rsidRPr="0083166E">
        <w:t>Of</w:t>
      </w:r>
      <w:proofErr w:type="gramEnd"/>
      <w:r w:rsidR="0030559B" w:rsidRPr="0083166E">
        <w:t xml:space="preserve"> Bias </w:t>
      </w:r>
      <w:proofErr w:type="spellStart"/>
      <w:r w:rsidR="0030559B" w:rsidRPr="0083166E">
        <w:t>ASsessment</w:t>
      </w:r>
      <w:proofErr w:type="spellEnd"/>
      <w:r w:rsidR="0030559B" w:rsidRPr="0083166E">
        <w:t xml:space="preserve"> Tool) which was designed to assess the risk of bias (ROB) and applicability of diagnostic and prognostic prediction model studies.</w:t>
      </w:r>
    </w:p>
    <w:p w14:paraId="2F93F5BF" w14:textId="7D56FD09" w:rsidR="007A515C" w:rsidRPr="0083166E" w:rsidRDefault="007A515C" w:rsidP="0083166E">
      <w:pPr>
        <w:pStyle w:val="Heading2"/>
      </w:pPr>
      <w:r w:rsidRPr="0083166E">
        <w:t>Data analysis</w:t>
      </w:r>
    </w:p>
    <w:p w14:paraId="0D363583" w14:textId="369BFDFE" w:rsidR="007A515C" w:rsidRPr="0083166E" w:rsidRDefault="008F37C2" w:rsidP="007A515C">
      <w:r w:rsidRPr="0083166E">
        <w:t>Given the lack of standardisation of the withdrawal process, heterogenous variable measurement and variation in time to asystole bracketing, data pooling or meta-analysis was not undertaken. Due to this the analysis consists</w:t>
      </w:r>
      <w:r w:rsidR="00426C8E" w:rsidRPr="0083166E">
        <w:t xml:space="preserve"> of</w:t>
      </w:r>
      <w:r w:rsidRPr="0083166E">
        <w:t xml:space="preserve"> tabulation of study characteristics and performance metrics with summarisation of the literature as appropriate.</w:t>
      </w:r>
    </w:p>
    <w:p w14:paraId="34394389" w14:textId="6B649F49" w:rsidR="007A515C" w:rsidRPr="0083166E" w:rsidRDefault="007A515C" w:rsidP="0083166E">
      <w:pPr>
        <w:pStyle w:val="Heading1"/>
      </w:pPr>
      <w:r w:rsidRPr="0083166E">
        <w:t>Results</w:t>
      </w:r>
    </w:p>
    <w:p w14:paraId="45F6E362" w14:textId="57EDFFC2" w:rsidR="007A515C" w:rsidRDefault="00426C8E">
      <w:r w:rsidRPr="0083166E">
        <w:t xml:space="preserve">The initial Ovid MEDLINE and EMBASE via Ovid searches returned </w:t>
      </w:r>
      <w:r w:rsidR="008C7A8F" w:rsidRPr="0083166E">
        <w:t>1,145 and 1,969 results respectively to give a total of 2,4</w:t>
      </w:r>
      <w:r w:rsidR="00307EDB">
        <w:t>18</w:t>
      </w:r>
      <w:r w:rsidR="008C7A8F" w:rsidRPr="0083166E">
        <w:t xml:space="preserve"> </w:t>
      </w:r>
      <w:r w:rsidR="009002B1">
        <w:t>articles</w:t>
      </w:r>
      <w:r w:rsidR="008C7A8F" w:rsidRPr="0083166E">
        <w:t xml:space="preserve"> to be screened following the removal of duplicates</w:t>
      </w:r>
      <w:r w:rsidR="009002B1">
        <w:t xml:space="preserve"> (Fig. 1)</w:t>
      </w:r>
      <w:r w:rsidR="008C7A8F" w:rsidRPr="0083166E">
        <w:t>.</w:t>
      </w:r>
      <w:r w:rsidR="00307EDB">
        <w:t xml:space="preserve"> Screening of these produced 71 </w:t>
      </w:r>
      <w:r w:rsidR="009002B1">
        <w:t>articles</w:t>
      </w:r>
      <w:r w:rsidR="00307EDB">
        <w:t xml:space="preserve"> </w:t>
      </w:r>
      <w:r w:rsidR="009002B1">
        <w:t xml:space="preserve">for full-text review with an additional </w:t>
      </w:r>
      <w:r w:rsidR="00A6678D">
        <w:t>paper</w:t>
      </w:r>
      <w:r w:rsidR="009002B1">
        <w:t xml:space="preserve"> from reference screening and</w:t>
      </w:r>
      <w:r w:rsidR="00A6678D">
        <w:t xml:space="preserve"> from</w:t>
      </w:r>
      <w:r w:rsidR="009002B1">
        <w:t xml:space="preserve"> expert input. Full-text review produced 2</w:t>
      </w:r>
      <w:r w:rsidR="00A6678D">
        <w:t>3</w:t>
      </w:r>
      <w:r w:rsidR="009002B1">
        <w:t xml:space="preserve"> articles for inclusion in data extraction and analysis.</w:t>
      </w:r>
    </w:p>
    <w:p w14:paraId="4F3CEA19" w14:textId="4EB4C755" w:rsidR="009002B1" w:rsidRDefault="00A27A02">
      <w:r>
        <w:t>The populations</w:t>
      </w:r>
      <w:r w:rsidR="00B23C54">
        <w:t xml:space="preserve"> (Table. 1)</w:t>
      </w:r>
      <w:r>
        <w:t xml:space="preserve"> were relatively evenly split </w:t>
      </w:r>
      <w:r w:rsidR="00B427C5">
        <w:t>with</w:t>
      </w:r>
      <w:r>
        <w:t xml:space="preserve"> </w:t>
      </w:r>
      <w:r w:rsidR="007D0711">
        <w:t xml:space="preserve">11 </w:t>
      </w:r>
      <w:r>
        <w:t xml:space="preserve">general populations </w:t>
      </w:r>
      <w:r w:rsidR="007D0711">
        <w:fldChar w:fldCharType="begin"/>
      </w:r>
      <w:r w:rsidR="00232FA2">
        <w:instrText xml:space="preserve"> ADDIN ZOTERO_ITEM CSL_CITATION {"citationID":"jshS5ZTM","properties":{"formattedCitation":"(4,5,8\\uc0\\u8211{}16)","plainCitation":"(4,5,8–16)","noteIndex":0},"citationItems":[{"id":22,"uris":["http://zotero.org/users/9778029/items/88LA5W2C"],"itemData":{"id":22,"type":"article-journal","abstract":"OBJECTIVES: Half of all ICU patients die within 60 minutes of withdrawal of cardiorespiratory support. Prediction of which patients die before and after 60 minutes would allow changes in service organization to improve patient palliation, family grieving, and allocation of ICU beds. This study tested various predictors of death within 60 minutes and explored which clinical variables ICU specialists used to make their prediction., DESIGN AND SETTINGS: Prospective longitudinal cohort design (n = 765) of consecutive adult patients having withdrawal of cardiorespiratory support, in 28 ICUs in Australia. Primary outcome was death within 60 minutes following withdrawal of cardiorespiratory support. A random split-half method was used to make two independent samples for development and testing of the predictive indices. The secondary outcome was ICU Specialist prediction of death within 60 minutes., MEASUREMENTS AND MAIN RESULTS: Death within 60 minutes of withdrawal of cardiorespiratory support occurred in 377 (49.3%). ICU specialist opinion was the best individual predictor, with an unadjusted odds ratio of 15.42 (95% CI, 9.33-25.49) and an adjusted odds ratio of 8.44 (4.30-16.58). A predictive index incorporating the ICU specialist opinion and clinical variables had an area under the curve of 0.89 (0.86-0.92) and 0.84 (0.80-0.88) in the development and test sets, respectively; and a second index using only clinical variables had an area under the curve of 0.86 (0.82-0.89) and 0.78 (0.73-0.83). The ICU specialist prediction of death within 60 minutes was independently associated with five clinical variables: pH, Glasgow Coma Scale, spontaneous respiratory rate, positive end-expiratory pressure, and systolic blood pressure., CONCLUSION: ICU specialist opinion is probably the current clinical standard for predicting death within 60 minutes of withdrawal of cardiorespiratory support. This approach is supported by this study, although predictive indices restricted to clinical variables are only marginally inferior. Either approach has a clinically useful level of prediction that would allow ICU service organization to be modified to improve care for patients and families and use ICU beds more efficiently.","container-title":"Critical care medicine","DOI":"10.1097/CCM.0b013e3182987f38","issue":"12","journalAbbreviation":"Critical care medicine","note":"publisher-place: United States","page":"2677-87","title":"Prediction of death in less than 60 minutes following withdrawal of cardiorespiratory support in ICUs.","volume":"41","author":[{"family":"Brieva","given":"Jorge"},{"family":"Coleman","given":"Nicole"},{"family":"Lacey","given":"Jeanette"},{"family":"Harrigan","given":"Peter"},{"family":"Lewin","given":"Terry J"},{"family":"Carter","given":"Gregory L"}],"issued":{"date-parts":[["2013"]]}}},{"id":38,"uris":["http://zotero.org/users/9778029/items/3KDWDLD2"],"itemData":{"id":38,"type":"article-journal","abstract":"Donation after cardiac death (DCD) is uncommon in part because clinicians cannot prospectively identify patients who are likely to die within 60 min of withdrawal of life-sustaining treatments (LST). UNOS criteria exist but have not been validated. Consecutive patients electively withdrawn from LST at five university-affiliated hospitals were prospectively enrolled. Demographic and treatment characteristics were collected. Chi-square was used to determine risk for death within 60 min and validate the UNOS criteria. A total of 533 patients were enrolled. A total of 28 were excluded from this report due to age &lt;18 years or failure to include time of death. Of 505 (95%) patients, 227 (45%) died within 60 min, 134 (27%) in 1-6 h and 144 (29%) &gt;6 h after withdrawal of LST. A total of 29%, 52%, 65% and 82% of patients with 0,1,2 and 3 UNOS DCD criteria, respectively, died within 60 min of withdrawal of LST. The data validate the UNOS criteria. Patients with no criteria might be excluded from consideration for DCD. Those with more than one criterion are reasonable candidates, while those with a single criterion should be considered if a 50% failure rate for DCD is acceptable.","container-title":"American journal of transplantation : official journal of the American Society of Transplantation and the American Society of Transplant Surgeons","DOI":"10.1111/j.1600-6143.2007.02087.x","issue":"2","journalAbbreviation":"American journal of transplantation : official journal of the American Society of Transplantation and the American Society of Transplant Surgeons","note":"publisher-place: United States","page":"432-41","title":"Donors after cardiac death: validation of identification criteria (DVIC) study for predictors of rapid death.","volume":"8","author":[{"family":"DeVita","given":"M A"},{"family":"Brooks","given":"M Mori"},{"family":"Zawistowski","given":"C"},{"family":"Rudich","given":"S"},{"family":"Daly","given":"B"},{"family":"Chaitin","given":"E"}],"issued":{"date-parts":[["2008"]]}}},{"id":36,"uris":["http://zotero.org/users/9778029/items/8AYTVN2F"],"itemData":{"id":36,"type":"article-journal","abstract":"OBJECTIVE: To assess the predictive value of respiratory and haemodynamic variables and opinion of the intensivist for determining how soon death occurs after withdrawal of life-sustaining treatments (WLST)., DESIGN: Multicentre prospective observational study., PARTICIPANTS AND SETTING: 83 consecutive adult intensive care patients at John Hunter and Calvary Mater Hospitals, Newcastle, New South Wales, for whom a decision was made to withdraw life-sustaining treatment between March 2007 and March 2008., MAIN OUTCOME MEASURES: Data were collected before initiation of palliation. Primary outcome was to recognise in a multivariate analysis the parameters associated with a time to death &lt; or = 60 minutes after WLST., RESULTS: 81 patients underwent WLST: 79 died, and two survived to be discharged from hospital. Thirty-six patients (45%) died within 60 minutes of WLST, and 45 (55%) survived 60 minutes or longer. Mean ICU stay before WLST was 4.8 days (range, 1-85 days). Mean time from WLST to death was 6:31 h (range, 1 minute to 31 days). A modified University of Wisconsin assessment tool showed no statistical association with the time from WLST to death (P = 0.09). The adapted United Network for Organ Sharing tool, systolic blood pressure, APACHE II score, ventilatory dependence, oxygen disruption, Glasgow Coma Scale (GCS) score and staff specialist opinion all showed a statistically significant association with time from WLST to death (P &lt; 0.05)., CONCLUSIONS: It is possible to predict the time from WLST to death accurately using a tool that combines GCS, respiratory and haemodynamic parameters and intensivist opinion. These results require validation in a large multicentre study.","container-title":"Critical care and resuscitation : journal of the Australasian Academy of Critical Care Medicine","issue":"4","journalAbbreviation":"Critical care and resuscitation : journal of the Australasian Academy of Critical Care Medicine","note":"publisher-place: Australia","page":"278-84","title":"Prediction of death after withdrawal of life-sustaining treatments.","volume":"10","author":[{"family":"Coleman","given":"Nicole L"},{"family":"Brieva","given":"Jorge L"},{"family":"Crowfoot","given":"Elise"}],"issued":{"date-parts":[["2008"]]}}},{"id":34,"uris":["http://zotero.org/users/9778029/items/UT3UR4VR"],"itemData":{"id":34,"type":"article-journal","abstract":"BACKGROUND: Little information exists about the expected time to death after terminal withdrawal of mechanical ventilation. We sought to determine the independent predictors of time to death after withdrawal of mechanical ventilation., METHODS: We conducted a secondary analysis from a cluster randomized trial of an end-of-life care intervention. We studied 1,505 adult patients in 14 hospitals in Washington State who died within or shortly after discharge from an ICU following terminal withdrawal of mechanical ventilation (August 2003 to February 2008). Time to death and its predictors were abstracted from the patients' charts and death certificates. Predictors included demographics, proxies of severity of illness, life-sustaining therapies, and International Classification of Diseases, 9th ed., Clinical Modification codes., RESULTS: The median (interquartile range [IQR]) age of the cohort was 71 years (58-80 years), and 44% were women. The median (IQR) time to death after withdrawal of ventilation was 0.93 hours (0.25-5.5 hours). Using Cox regression, the independent predictors of a shorter time to death were nonwhite race (hazard ratio [HR], 1.17; 95% CI, 1.01-1.35), number of organ failures (per-organ HR, 1.11; 95% CI, 1.04-1.19), vasopressors (HR, 1.67; 95% CI, 1.49-1.88), IV fluids (HR, 1.16; 95% CI, 1.01-1.32), and surgical vs medical service (HR, 1.29; 95% CI, 1.06-1.56). Predictors of longer time to death were older age (per-decade HR, 0.95; 95% CI, 0.90-0.99) and female sex (HR, 0.86; 95% CI, 0.77-0.97)., CONCLUSIONS: Time to death after withdrawal of mechanical ventilation varies widely, yet the majority of patients die within 24 hours. Subsequent validation of these predictors may help to inform family counseling at the end of life.","container-title":"Chest","DOI":"10.1378/chest.10-0289","issue":"2","journalAbbreviation":"Chest","note":"publisher-place: United States","page":"289-97","title":"Predictors of time to death after terminal withdrawal of mechanical ventilation in the ICU.","volume":"138","author":[{"family":"Cooke","given":"Colin R"},{"family":"Hotchkin","given":"David L"},{"family":"Engelberg","given":"Ruth A"},{"family":"Rubinson","given":"Lewis"},{"family":"Curtis","given":"J Randall"}],"issued":{"date-parts":[["2010"]]}}},{"id":33,"uris":["http://zotero.org/users/9778029/items/XSNTTYFR"],"itemData":{"id":33,"type":"article-journal","abstract":"OBJECTIVE: Improving our ability to predict the time of death after withdrawal of life-sustaining measures (WLSM) could have a significant impact on rates of organ donation after cardiac death and allocation of appropriate medical resources. We sought to determine which pre-WLSM clinical factors were associated with earlier time to death in patients with catastrophic neurologic disease., METHODS: We retrospectively analyzed all patients who underwent WLSM from 2002 to 2008 in a neurologic intensive care unit. Individuals who died within 60 minutes were compared to those who died beyond this time from the point of WLSM. Patients declared brain dead or not intubated and cases with insufficient data were excluded. Demographic, clinical, laboratory, and radiographic data were reviewed. Statistical analysis was based on multivariate logistic regression., RESULTS: A total of 149 comatose patients satisfied our inclusion criteria. A total of 75 patients had cardiac arrest in &lt;60 minutes; 57% were male and 52% were older than 66 years. Ischemic stroke (30%) and intraparenchymal hemorrhage (52%) were the most frequent diagnoses. Absent corneal (odds ratio [OR] = 4.24, 95% confidence interval [CI] 1.57-11.5, p = 0.005) and cough reflexes (OR = 4.46, 95% CI 1.93-10.3, p = 0.0005), extensor or absent motor response (OR = 2.83, 95% CI 1.01-7.91, p = 0.048), and an oxygenation index greater than 4.2 (OR = 3.36, 95% CI 1.33-8.5, p = 0.011) were associated with earlier death., CONCLUSIONS: Specific neurologic signs and respiratory measurements are associated with earlier death after withdrawal of life-sustaining measures in the neurologic intensive care unit. This subset of comatose patients with irreversible neurologic injury may be suitable for organ donation after cardiac death protocols. These attributes need validation in a prospective data set.","container-title":"Neurology","DOI":"10.1212/WNL.0b013e3181dad5f0","issue":"17","journalAbbreviation":"Neurology","note":"publisher-place: United States","page":"1380-5","title":"Factors influencing time to death after withdrawal of life support in neurocritical patients.","volume":"74","author":[{"family":"Yee","given":"A H"},{"family":"Rabinstein","given":"A A"},{"family":"Thapa","given":"P"},{"family":"Mandrekar","given":"J"},{"family":"Wijdicks","given":"E F M"}],"issued":{"date-parts":[["2010"]]}}},{"id":31,"uris":["http://zotero.org/users/9778029/items/SLSIIBZF"],"itemData":{"id":31,"type":"article-journal","abstract":"CONTEXT: Most deaths in intensive care units occur after limitation or withdrawal of life-sustaining therapies. Often these patients require opioids to assuage suffering; yet, little has been documented concerning their use in the medical intensive care unit., OBJECTIVES: To determine the dose and factors influencing the use of opioids in patients undergoing terminal withdrawal of mechanical ventilation in this setting., METHODS: Data were prospectively collected from 74 consecutive patients expected to die soon after extubation. The doses of morphine, effect on time to death, and relation of dose to diagnostic categories were analyzed., RESULTS: The mean (+/-standard deviation) dose of morphine given to patients during the last hour of mechanical ventilation was 5.3mg/hour. Patients dying after extubation received 10.6 mg/hour just before death. Immediately before extubation, the dose correlated directly with chronic medical opioid use and sepsis with respiratory failure and inversely with coma after cardiopulmonary resuscitation or a primary neurological event. After terminal extubation, the final morphine dose correlated directly with the presence of sepsis with respiratory failure and chronic pulmonary disease. The mean time to death after terminal extubation was 152.7 +/- 229.5 minutes without correlation with premorbid diagnoses. After extubation, each 1mg/hour increment of morphine infused during the last hour of life was associated with a delay of death by 7.9 minutes (P = 0.011)., CONCLUSION: Premorbid conditions may influence the dose of morphine given to patients undergoing terminal withdrawal of mechanical ventilation. Higher doses of morphine are associated with a longer time to death. Copyright © 2011 U.S. Cancer Pain Relief Committee. Published by Elsevier Inc. All rights reserved.","container-title":"Journal of pain and symptom management","DOI":"10.1016/j.jpainsymman.2010.10.256","issue":"1","journalAbbreviation":"Journal of pain and symptom management","note":"publisher-place: United States","page":"44-51","title":"The infusion of opioids during terminal withdrawal of mechanical ventilation in the medical intensive care unit.","volume":"42","author":[{"family":"Mazer","given":"Mark A"},{"family":"Alligood","given":"Chad M"},{"family":"Wu","given":"Qiang"}],"issued":{"date-parts":[["2011"]]}}},{"id":25,"uris":["http://zotero.org/users/9778029/items/9M84RZWT"],"itemData":{"id":25,"type":"article-journal","abstract":"BACKGROUND: Successful donation of organs after cardiac death (DCD) requires identification of patients who will die within 60 min of withdrawal of life-sustaining treatment (WLST). We aimed to validate a straightforward model to predict the likelihood of death within 60 min of WLST in patients with irreversible brain injury., METHODS: In this multicentre, observational study, we prospectively enrolled consecutive comatose patients with irreversible brain injury undergoing WLST at six medical centres in the USA and the Netherlands. We assessed four clinical characteristics (corneal reflex, cough reflex, best motor response, and oxygenation index) as predictor variables, which were selected on the basis of previous findings. We excluded patients who had brain death or were not intubated. The primary endpoint was death within 60 min of WLST. We used univariate and multivariable logistic regression analyses to assess associations with predictor variables. Points attributed to each variable were summed to create a predictive score for cardiac death in patients in neurocritical state (the DCD-N score). We assessed performance of the score using area under the curve analysis., FINDINGS: We included 178 patients, 82 (46%) of whom died within 60 min of WLST. Absent corneal reflexes (odds ratio [OR] 2.67, 95% CI 1.19-6.01; p=0.0173; 1 point), absent cough reflex (4.16, 1.79-9.70; p=0.0009; 2 points), extensor or absent motor responses (2.99, 1.22-7.34; p=0.0168; 1 point), and an oxygenation index score of more than 3.0 (2.31, 1.10-4.88; p=0.0276; 1 point) were predictive of death within 60 min of WLST. 59 of 82 patients who died within 60 min of WLST had DCD-N scores of 3 or more (72% sensitivity), and 75 of 96 of those who did not die within this interval had scores of 0-2 (78% specificity); taking into account the prevalence of death within 60 min in this population, a score of 3 or more was translated into a 74% chance of death within 60 min (positive predictive value) and a score of 0-2 translated into a 77% chance of survival beyond 60 min (negative predictive value)., INTERPRETATION: The DCD-N score can be used to predict potential candidates for DCD in patients with non-survivable brain injury. However, this score needs to be tested specifically in a cohort of potential donors participating in DCD protocols., FUNDING: None. Copyright © 2012 Elsevier Ltd. All rights reserved.","container-title":"The Lancet. Neurology","DOI":"10.1016/S1474-4422(12)70060-1","issue":"5","journalAbbreviation":"The Lancet. Neurology","note":"publisher-place: England","page":"414-9","title":"Prediction of potential for organ donation after cardiac death in patients in neurocritical state: a prospective observational study.","volume":"11","author":[{"family":"Rabinstein","given":"Alejandro A"},{"family":"Yee","given":"Alan H"},{"family":"Mandrekar","given":"Jay"},{"family":"Fugate","given":"Jennifer E"},{"family":"Groot","given":"Yorick J","non-dropping-particle":"de"},{"family":"Kompanje","given":"Erwin J O"},{"family":"Shutter","given":"Lori A"},{"family":"Freeman","given":"W David"},{"family":"Rubin","given":"Michael A"},{"family":"Wijdicks","given":"Eelco F M"}],"issued":{"date-parts":[["2012"]]}}},{"id":21,"uris":["http://zotero.org/users/9778029/items/383HSKIR"],"itemData":{"id":21,"type":"article-journal","abstract":"BACKGROUND: In imminently dying patients, mechanical ventilation withdrawal is often a comfort measure and avoids prolonging the dying process., OBJECTIVE: The aim of the study was to identify factors associated with palliative withdrawal of mechanical ventilation and time to death after extubation., METHODS: Logistic regression models were used to identify factors associated with palliative withdrawal of mechanical ventilation. Cox proportional hazards models were used to determine factors associated with time to death after extubation. We retrospectively evaluated 322 patients who died on mechanical ventilation or after palliative ventilator withdrawal at a single tertiary care center., RESULTS: Of the 322 ventilated deaths, 159 patients had palliative withdrawal of mechanical ventilation and 163 patients died on the ventilator. Clinical service was associated with palliative withdrawal of mechanical ventilation: Patients withdrawn from the ventilator were less likely to be on the surgery service and more likely to be on the neurology/neurosurgical service. The median time to death was 0.9 hours (range 0-165 hours). Fraction of inspired oxygen (FIO2) greater than 70% (hazard ratio [HR] 1.92, 95% confidence interval [CI ]1.24-2.99) and a requirement for vasopressors (HR 2.06, 95% CI 1.38-3.09) were associated with shorter time to death. Being on the neurology/neurosurgical service at the time of ventilator withdrawal was associated with a longer time to death (HR 0.60, 95% CI 0.39-0.92)., CONCLUSIONS: Palliative withdrawal of mechanical ventilation was performed in only half of dying mechanically ventilated patients. Because clinical service rather than physiologic parameters are associated with withdrawal, targeted interventions may improve withdrawal decisions. Considering FIO2 and vasopressor requirements may facilitate counseling families about anticipated time to death.","container-title":"Journal of palliative medicine","DOI":"10.1089/jpm.2013.0142","issue":"11","journalAbbreviation":"Journal of palliative medicine","note":"publisher-place: United States","page":"1368-74","title":"Factors associated with palliative withdrawal of mechanical ventilation and time to death after withdrawal.","volume":"16","author":[{"family":"Huynh","given":"Thanh N"},{"family":"Walling","given":"Anne M"},{"family":"Le","given":"Thuy X"},{"family":"Kleerup","given":"Eric C"},{"family":"Liu","given":"Honghu"},{"family":"Wenger","given":"Neil S"}],"issued":{"date-parts":[["2013"]]}}},{"id":18,"uris":["http://zotero.org/users/9778029/items/WNF856A4"],"itemData":{"id":18,"type":"article-journal","abstract":"Reliable prediction of time of death after withdrawal of life-sustaining treatment in patients with devastating neurological injury is crucial to successful donation after cardiac death. Herein, we conducted a study of 419 neurocritical patients who underwent life support withdrawal at four neurosurgical centers in China. Based on a retrospective cohort, we used multivariate Cox regression analysis to identify prognostic factors for patient death, which were then integrated into a nomogram. The model was calibrated and validated using data from an external retrospective cohort and a prospective cohort. We identified 10 variables that were incorporated into a nomogram. The C-indexes for predicting the 60-min death probability in the training, external validation and prospective validation cohorts were 0.96 (0.93-0.98), 0.94 (0.91-0.97), and 0.99 (0.97-1.00), respectively. The calibration plots after WLST showed an optimal agreement between the prediction of time to death by the nomogram and the actual observation for all cohorts. Then we identified 22, 26 and 37 as cut-points for risk stratification into four groups. Kaplan-Meier curves indicated distinct prognoses between patients in the different risk groups (p &lt; 0.001). In conclusion, we have developed and validated a nomogram to accurately identify potential cardiac death donors in neurocritical patients in a Chinese population. © Copyright 2015 The American Society of Transplantation and the American Society of Transplant Surgeons.","container-title":"American journal of transplantation : official journal of the American Society of Transplantation and the American Society of Transplant Surgeons","DOI":"10.1111/ajt.13231","issue":"8","journalAbbreviation":"American journal of transplantation : official journal of the American Society of Transplantation and the American Society of Transplant Surgeons","note":"publisher-place: United States","page":"2136-42","title":"Nomogram for Predicting Time to Death After Withdrawal of Life-Sustaining Treatment in Patients With Devastating Neurological Injury.","volume":"15","author":[{"family":"He","given":"X"},{"family":"Xu","given":"G"},{"family":"Liang","given":"W"},{"family":"Liu","given":"B"},{"family":"Xu","given":"Y"},{"family":"Luan","given":"Z"},{"family":"Lu","given":"Y"},{"family":"Ko","given":"D S C"},{"family":"Manyalich","given":"M"},{"family":"Schroder","given":"P M"},{"family":"Guo","given":"Z"}],"issued":{"date-parts":[["2015"]]}}},{"id":15,"uris":["http://zotero.org/users/9778029/items/29BWBX26"],"itemData":{"id":15,"type":"article-journal","abstract":"BACKGROUND: Discussions about withdrawal of life-sustaining therapies often include family members of critically ill patients. These conversations should address essential components of the dying process, including expected time to death after withdrawal., OBJECTIVES: The study objective was to aid physician communication about the dying process by identifying predictors of time to death after terminal withdrawal of mechanical ventilation., METHODS: We conducted an observational analysis from a single-center, before-after evaluation of an intervention to improve palliative care. We studied 330 patients who died after terminal withdrawal of mechanical ventilation. Predictors included patient demographics, laboratory, respiratory, and physiologic variables, and medication use., RESULTS: The median time to death for the entire cohort was 0.58 hours (interquartile range (IQR) 0.22-2.25 hours) after withdrawal of mechanical ventilation. Using Cox regression, independent predictors of shorter time to death included higher positive end-expiratory pressure (per 1 cm H2O hazard ratio [HR], 1.07; 95% CI 1.04-1.11); higher static pressure (per 1 cm H2O HR, 1.03; 95% CI 1.01-1.04); extubation prior to death (HR, 1.41; 95% CI 1.06-1.86); and presence of diabetes (HR, 1.75; 95% CI 1.25-2.44). Higher noninvasive mean arterial pressure predicted longer time to death (per 1 mmHg HR, 0.98; 95% CI 0.97-0.99)., CONCLUSIONS: Comorbid illness and key respiratory and physiologic parameters may inform physician predictions of time to death after withdrawal of mechanical ventilation. An understanding of the predictors of time to death may facilitate discussions with family members of dying patients and improve communication about end-of-life care.","container-title":"Journal of palliative medicine","DOI":"10.1089/jpm.2015.0115","issue":"12","journalAbbreviation":"Journal of palliative medicine","note":"publisher-place: United States","page":"1040-7","title":"Time to Death after Terminal Withdrawal of Mechanical Ventilation: Specific Respiratory and Physiologic Parameters May Inform Physician Predictions.","volume":"18","author":[{"family":"Long","given":"Ann C"},{"family":"Muni","given":"Sarah"},{"family":"Treece","given":"Patsy D"},{"family":"Engelberg","given":"Ruth A"},{"family":"Nielsen","given":"Elizabeth L"},{"family":"Fitzpatrick","given":"Annette L"},{"family":"Curtis","given":"J Randall"}],"issued":{"date-parts":[["2015"]]}}},{"id":45,"uris":["http://zotero.org/users/9778029/items/AHJWJLH2"],"itemData":{"id":45,"type":"article-journal","abstract":"Background: Organ donation after circulatory determined death (DCD) accounts for 17% of all deceased organ donors in Canada, a fraction of its theoretical potential1. Up to half of all potential DCD patients are unable to donate because they do not die within currently required time limits to minimize organ ischemic damage2. The inability to predict time to death results in additional stress for families, a reduced number of successful donors, and increased costs for the health system. The DePPaRT (Death Physiology and Prediction After Removal of Therapy) study captured vital signs waveform data from 654 patients undergoing withdrawal of life sustaining therapy (WLST) in 22 centres in Canada, the Czech Republic, and the Netherlands. As reduced vital signs variability is associated with illness4,6,7, we hypothesized that the loss of heart rate and blood pressure variability in the hour prior to WLST might be useful in predicting time to death after WLST. Objective(s): To develop a model based on vital signs waveform variability capable of predicting whether a patient will die within the timelines required for organ donation (0.5, 1, and 2 hours after WLST). Method(s): Vital signs waveform data was available prior to WLST in 567 patients. This data was processed to obtain beat-to-beat event times series from the ECG and arterial blood pressure waveforms (R peak to R peak interval (RRI), systolic, diastolic, and pulse blood pressures), using CIMVA3,4. Each series was filtered to remove arrhythmias prior to the calculation of up to 53 measures of variability, using windows of 750 beats. We excluded patients that had prolonged WLST, namely patients with additional life supporting therapies removed after 10 minutes after the first act of WLST. Patients enrolled prior to and after March 2017 were used in the derivation (210 patients) and validation (105 patients) cohorts, respectively (Figure 1). All variability features were normalized to have a mean of 0 and a standard deviation of 1. We used random survival forests9 in R to develop a predictive model. The model yielded a probability of dying within each 15-minute interval up until 24 hours after WLST for each patient (Figure 2a). Probabilities at specific times on these curves (t = 0.5, 1, and 2 hours) were used as scores to predict if a given patient would die within these times. Features were ranked based on their importance over a 10-fold cross validation of the training set. The model was retrained using only the highest ranked variables, adding one variable at a time. We used all 210 patients from the training set and the 15 features required for the AUC to plateau (Figure 2b) in a final model tested on the validation set. Result(s): The derived model employing 15 variability features achieved a median AUC of 0.77, 0.8, and 0.77 for death within 0.5, 1, or 2 hours, respectively, on the validation set (Figure 3a). Nearly 91% of the patients with the highest scores died within 2 hours of WLST (Figure 3b). On our dataset, our model outperformed one of the highest performing models in the literature5,8 (Figure 3c). Conclusion(s): For the first time, a predictive model using only heart rate and blood pressure variability data to predict time to death after WLST has been shown to achieve superior performance to models derived using clinical data5. In the future, we will combine and evaluate models incorporating both variability and additional clinical variables. (Figure Presented).","container-title":"Canadian Journal of Anesthesia","DOI":"10.1007/s12630-019-01292-0","issue":"1 Supplement","journalAbbreviation":"Canadian Journal of Anesthesia","note":"publisher-place: Netherlands\npublisher: Springer","page":"S96-S100","title":"Predicting time to death after the withdrawal of life supporting therapies using variability analysis of vital signs waveform data","volume":"66","author":[{"literal":"Scales"},{"literal":"Herry C."},{"literal":"Van Beinum A."},{"literal":"Hogue M."},{"literal":"Hornby L."},{"literal":"Dhanani S."},{"literal":"Seely A.J."}],"issued":{"date-parts":[["2019"]]}},"label":"page"}],"schema":"https://github.com/citation-style-language/schema/raw/master/csl-citation.json"} </w:instrText>
      </w:r>
      <w:r w:rsidR="007D0711">
        <w:fldChar w:fldCharType="separate"/>
      </w:r>
      <w:r w:rsidR="00232FA2" w:rsidRPr="00232FA2">
        <w:rPr>
          <w:rFonts w:cs="Times New Roman"/>
          <w:szCs w:val="24"/>
        </w:rPr>
        <w:t>(4,5,8–16)</w:t>
      </w:r>
      <w:r w:rsidR="007D0711">
        <w:fldChar w:fldCharType="end"/>
      </w:r>
      <w:r>
        <w:t xml:space="preserve"> and </w:t>
      </w:r>
      <w:r w:rsidR="007D0711">
        <w:t xml:space="preserve">11 </w:t>
      </w:r>
      <w:r>
        <w:t xml:space="preserve">DCD eligible populations </w:t>
      </w:r>
      <w:r w:rsidR="007D0711">
        <w:fldChar w:fldCharType="begin"/>
      </w:r>
      <w:r w:rsidR="00232FA2">
        <w:instrText xml:space="preserve"> ADDIN ZOTERO_ITEM CSL_CITATION {"citationID":"ms0bKi69","properties":{"formattedCitation":"(17\\uc0\\u8211{}27)","plainCitation":"(17–27)","noteIndex":0},"citationItems":[{"id":28,"uris":["http://zotero.org/users/9778029/items/UY2Z6TPV"],"itemData":{"id":28,"type":"article-journal","abstract":"OBJECTIVE: Organ donation after cardiac death increases the number of donor organs. In controlled donation after cardiac death donors, the period between withdrawal of life-sustaining treatment and cardiac arrest is one of the parameters used to assess whether organs are suitable for transplantation. The objective of this study was to identify donation after cardiac death donor characteristics that affect the interval between withdrawal of life-sustaining treatment and cardiac death., DESIGN: Prospective multicenter study of observational data., PATIENTS: All potential donation after cardiac death donors in The Netherlands between May 2007 and June 2009 were identified., INTERVENTIONS: None., MEASUREMENTS AND MAIN RESULTS: Of the 242 potential donation after cardiac death donors, 211 entered analysis, 76% of them died within 60 mins, and 83% died within 120 mins after withdrawal of life-sustaining treatment. The median time to death was 20 mins (range 1 min to 3.8 days). Controlled mechanical ventilation, use of norepinephrine, absence of reflexes, neurologic deficit as cause of death, and absence of cardiovascular comorbidity were associated with death within 60 and 120 mins. The use of analgesics, sedatives, or extubation did not significantly influence the moment of death. In the multivariable logistic regression analysis, controlled mechanical ventilation remained a risk factor for death within 60 mins, and norepinephrine administration and absence of cardiovascular comorbidity remained risk factors for death within 120 mins. The clinical judgment of the intensivist predicted death within 60 and 120 mins with a sensitivity of 73% and 89%, respectively, and a specificity of 56% and 25%, respectively., CONCLUSION: Despite the identification of risk factors for early death and the additional value of the clinical judgment by the intensivist, it is not possible to reliably identify potential donation after cardiac death donors who will die within 1 or 2 hrs after life-sustaining treatment has been withdrawn. Consequently, a donation procedure should be initiated in every potential donor.","container-title":"Critical care medicine","DOI":"10.1097/CCM.0b013e318232e2e7","issue":"3","journalAbbreviation":"Critical care medicine","note":"publisher-place: United States","page":"766-9","title":"Prediction of time of death after withdrawal of life-sustaining treatment in potential donors after cardiac death*.","volume":"40","author":[{"family":"Wind","given":"Jentina"},{"family":"Snoeijs","given":"Maarten G J"},{"family":"Brugman","given":"Cees A"},{"family":"Vervelde","given":"Janneke"},{"family":"Zwaveling","given":"Janharm"},{"family":"Mook","given":"Walther N","non-dropping-particle":"van"},{"family":"Heurn","given":"Ernest L","non-dropping-particle":"van"}],"issued":{"date-parts":[["2012"]]}}},{"id":40,"uris":["http://zotero.org/users/9778029/items/DXSW4NGA"],"itemData":{"id":40,"type":"article-journal","abstract":"BACKGROUND: Donation after cardiac death is a method by which severely neurologically injured patients not fulfilling brain-death criteria can donate organs., OBJECTIVE: To develop an evaluation tool that can be used to predict if a patient is a suitable candidate for donation after cardiac death., METHODS: The University of Wisconsin Donation After Cardiac Death Evaluation Tool assigns numeric values to observable clinical parameters to yield an overall predictive score of suitability for donation after cardiac death. This evaluation tool is typically utilized in a critical care unit to evaluate patients with a severe neurological injury, who do not meet brain-death criteria, and for whom the physician and family have chosen to terminally withdraw life support. Each patient is disconnected from a ventilator and observed for up to 10 minutes. Observations are then scored to yield a prediction of suitability for donation after cardiac death., RESULTS: Using the University of Wisconsin Donation After Cardiac Death Evaluation Tool, we were able to predict suitability for donation after cardiac death 83.7% of the time, within a 60-minute period and 74.4% of the time within a 120-minute period. The actual results using the tool were higher when clinical observations were included in the donation after cardiac death evaluation--an overall accuracy of 88.4%.","container-title":"Progress in transplantation (Aliso Viejo, Calif.)","issue":"4","journalAbbreviation":"Progress in transplantation (Aliso Viejo, Calif.)","note":"publisher-place: United States","page":"265-73","title":"Development of the University of Wisconsin donation After Cardiac Death Evaluation Tool.","volume":"13","author":[{"family":"Lewis","given":"Jonathan"},{"family":"Peltier","given":"James"},{"family":"Nelson","given":"Helen"},{"family":"Snyder","given":"William"},{"family":"Schneider","given":"Kristi"},{"family":"Steinberger","given":"Dina"},{"family":"Anderson","given":"Michael"},{"family":"Krichevsky","given":"Alexander"},{"family":"Anderson","given":"James"},{"family":"Ellefson","given":"Jill"},{"family":"D'Alessandro","given":"Anthony"}],"issued":{"date-parts":[["2003"]]}}},{"id":10,"uris":["http://zotero.org/users/9778029/items/TNFWPB8D"],"itemData":{"id":10,"type":"article-journal","abstract":"Predicting time to death in controlled donation after circulatory death (cDCD) donors following withdrawal of life-sustaining treatment (WLST) is important but poses a major challenge. The aim of this study is to determine factors predicting time to circulatory death within 60 minutes after WSLT and validate previously developed prediction models. In a single-center retrospective study, we used the data of 92 potential cDCD donors. Multivariable regression analysis demonstrated that absent cough-, corneal reflex, lower morphine dosage, and midazolam use were significantly associated with death within 60 minutes (area under the curve [AUC] 0.89; 95% confidenence interval [CI] 0.87-0.91). External validation of the logistic regression models of de Groot et al (AUC 0.86; 95% CI 0.77-0.95), Wind et al (AUC 0.62; 95% CI 0.49-0.76), Davila et al (AUC 0.80; 95% CI 0.708-0.901) and the Cox regression model by Suntharalingam et al (Harrell's c-index 0.63), exhibited good discrimination and could fairly identify which patients died within 60 minutes. Previous prediction models did not incorporate the process of WLST. We believe that future studies should also include the process of WLST as an important predictor. Copyright © 2017 The American Society of Transplantation and the American Society of Transplant Surgeons.","container-title":"American journal of transplantation : official journal of the American Society of Transplantation and the American Society of Transplant Surgeons","DOI":"10.1111/ajt.14529","issue":"4","journalAbbreviation":"American journal of transplantation : official journal of the American Society of Transplantation and the American Society of Transplant Surgeons","note":"publisher-place: United States","page":"890-896","title":"External validation of prediction models for time to death in potential donors after circulatory death.","volume":"18","author":[{"family":"Kotsopoulos","given":"A M M"},{"family":"Boing-Messing","given":"F"},{"family":"Jansen","given":"N E"},{"family":"Vos","given":"P"},{"family":"Abdo","given":"W F"}],"issued":{"date-parts":[["2018"]]}}},{"id":35,"uris":["http://zotero.org/users/9778029/items/N8YEQBLF"],"itemData":{"id":35,"type":"article-journal","abstract":"Organ donation after cardiac death (DCD) is increasing markedly, allowing more patients to benefit from transplantation. The time to cardiac death following withdrawal of life-supporting treatment varies widely and is an important determinant of whether organ donation occurs. A prospective multicenter study of potential DCD donors was undertaken to evaluate the time to death and identify associated factors. One hundred and ninety-one potential adult DCD donors at nine UK centers were studied. Treatment withdrawal comprised stopping ventilator support and inotropes. Demographics and physiological variables at the time of death were recorded. Following treatment withdrawal, all potential donors died, with median time to death of 36 min (range 5 min to 3.3 days). Eighty-three potential donors (43.5%) remained alive 1 h after treatment withdrawal, and 69 (36.1%) and 54 (28.3%) at 2 and 4 h, respectively. Univariate analysis revealed that age, cause of death, ventilation mode, inotrope use, systolic blood pressure, FiO2 and arterial pH at treatment withdrawal were all associated with time to death. Multivariable analysis showed that younger age, higher FiO2 and mode of ventilation were independently associated with shorter time to death. This information may aid planning and resourcing of DCD organ recovery and help maximize DCD donor numbers.","container-title":"American journal of transplantation : official journal of the American Society of Transplantation and the American Society of Transplant Surgeons","DOI":"10.1111/j.1600-6143.2009.02758.x","issue":"9","journalAbbreviation":"American journal of transplantation : official journal of the American Society of Transplantation and the American Society of Transplant Surgeons","note":"publisher-place: United States","page":"2157-65","title":"Time to cardiac death after withdrawal of life-sustaining treatment in potential organ donors.","volume":"9","author":[{"family":"Suntharalingam","given":"C"},{"family":"Sharples","given":"L"},{"family":"Dudley","given":"C"},{"family":"Bradley","given":"J A"},{"family":"Watson","given":"C J E"}],"issued":{"date-parts":[["2009"]]}}},{"id":9053,"uris":["http://zotero.org/users/9778029/items/KQEWIYCW"],"itemData":{"id":9053,"type":"article-journal","abstract":"Shortage of organs for transplantation has led to the renewed interest in donation after circulatory-determination of death (DCDD). We conducted a  retrospective analysis (2001-2009) and a subsequent prospective validation (2010)  of liver Maastricht-Category-3-DCDD and donation-after-brain-death (DBD) offers  to our program. Accepted and declined offers were compared. Accepted DCDD offers  were divided into donors who went on to cardiac arrest and those who did not.  Donors who arrested were divided into those producing grafts that were  transplanted or remained unused. Descriptive comparisons and regression analyses  were performed to assess predictor models of donor cardiac arrest and graft  utilization. Variables from the multivariate analysis were prospectively  validated. Of 1579 DCDD offers, 621 were accepted, and of these, 400 experienced  cardiac arrest after withdrawal of support. Of these, 173 livers were  transplanted. In the DCDD group, donor age &lt; 40 years, use of inotropes and  absence of gag/cough reflexes were predictors of cardiac arrest. Donor age &gt;50  years, BMI &gt;30, warm ischemia time &gt;25 minutes, ITU stay &gt;7 days and ALT ≥ 4×  normal rates were risk factors for not using the graft. These variables had  excellent sensitivity and specificity for the prediction of cardiac arrest (AUROC  = 0.835) and graft use (AUROC = 0.748) in the 2010 prospective validation. These  models can feasibly predict cardiac arrest in potential DCDDs and graft  usability, helping to avoid unnecessary recoveries and healthcare expenditure.","container-title":"American journal of transplantation : official journal of the American Society of Transplantation and the American Society of Transplant Surgeons","DOI":"10.1111/j.1600-6143.2012.04242.x","ISSN":"1600-6143 1600-6135","issue":"12","journalAbbreviation":"Am J Transplant","language":"eng","license":"© Copyright 2012 The American Society of Transplantation and the American Society of Transplant Surgeons.","note":"publisher-place: United States\nPMID: 23016623","page":"3414-3424","title":"Prediction models of donor arrest and graft utilization in liver transplantation from maastricht-3 donors after circulatory death.","volume":"12","author":[{"family":"Davila","given":"D."},{"family":"Ciria","given":"R."},{"family":"Jassem","given":"W."},{"family":"Briceño","given":"J."},{"family":"Littlejohn","given":"W."},{"family":"Vilca-Meléndez","given":"H."},{"family":"Srinivasan","given":"P."},{"family":"Prachalias","given":"A."},{"family":"O'Grady","given":"J."},{"family":"Rela","given":"M."},{"family":"Heaton","given":"N."}],"issued":{"date-parts":[["2012",12]]}}},{"id":29,"uris":["http://zotero.org/users/9778029/items/PNXZEXCQ"],"itemData":{"id":29,"type":"article-journal","abstract":"OBJECTIVE: The ability to predict the time of death after withdrawal of life support is of specific interest for organ donation after cardiac death. We aimed to externally validate a previously developed model to predict the probability of death within the time constraint of 60 mins after withdrawal of life-sustaining measures., DESIGN: The probability to die within 60 mins for each patient in this validation sample was calculated based on the model developed by Yee et al, which includes four variables (absent corneal reflex, absent cough reflex, extensor or absent motor response, and an oxygenation index &gt;4.2). Analyses included logistic regression modeling with bootstrapping to adjust for overoptimism. Performance was assessed by calibration (agreement between observed and predicted outcomes) and discrimination (distinction of those patients who die within 60 mins from those who do not, expressed by the area under the receiver operating characteristic curve)., SETTING: Mixed intensive care unit in The Netherlands., PATIENTS: We analyzed data from 152 patients who died as a result of a neurologic condition between 2007 and 2009., INTERVENTIONS: None., MEASUREMENTS AND MAIN RESULTS: A total of 82 patients had sufficient data. Fifty (61%) died within 60 mins. Univariable and multivariable odds ratios of the predictors were very similar between the development and validation sample. The prediction model showed good discrimination with an area under the receiver operating characteristic curve of 0.75 (95% confidence interval [CI] 0.63-0.87) but calibration was modest. The mean predicted probability was 80%, overestimating the 61% overall observed risk of death within 60 mins. Modeling oxygenation index as a linear term led to an improved version of the Mayo NICU model. (area under the receiver operating characteristic curve [95% CI] = 0.774 [0.69-0.90], bootstrap-validated area under the receiver operating characteristic curve [95% CI] = 0.74 [0.66-0.87])., CONCLUSIONS: The model discriminated well between patients who died within 60 mins after withdrawal of life support and those who did not. Further prospective validation is needed.","container-title":"Critical care medicine","DOI":"10.1097/CCM.0b013e31822f0633","issue":"1","journalAbbreviation":"Critical care medicine","note":"publisher-place: United States","page":"233-8","title":"External validation of a prognostic model predicting time of death after withdrawal of life support in neurocritical patients.","volume":"40","author":[{"family":"Groot","given":"Yorick J","non-dropping-particle":"de"},{"family":"Lingsma","given":"Hester F"},{"family":"Bakker","given":"Jan"},{"family":"Gommers","given":"Diederik A"},{"family":"Steyerberg","given":"Ewout"},{"family":"Kompanje","given":"Erwin J O"}],"issued":{"date-parts":[["2012"]]}}},{"id":9,"uris":["http://zotero.org/users/9778029/items/DT6KTM24"],"itemData":{"id":9,"type":"article-journal","abstract":"BACKGROUND: The success or failure of donation after circulatory death depends largely on the functional warm ischemia time, which is closely related to the duration between withdrawal of life-sustaining treatment and circulatory arrest. However, a reliable predictive model for the duration is absent. We aimed to compare the performance of the Chinese Donation after Circulatory Death Nomogram (C-DCD-Nomogram) and 3 other tools in a cohort of potential donors., METHODS: In this prospective, multicenter, observational study, data were obtained from 219 consecutive neurocritical patients in China. The patients were followed until circulatory death after withdrawal of life-sustaining treatment., RESULTS: The C-DCD-Nomogram performed well in predicting patient death within 30, 60, 120 and 240 minutes after withdrawal of life-sustaining treatment with c-statistics of 0.87, 0.88, 0.86 and 0.95, respectively. The DCD-N score was a poor predictor of death within 30, 60 and 240 minutes, with c-statistics of 0.63, 0.69 and 0.59, respectively, although it was able to predict patient death within 120 minutes, with a c-statistic of 0.73. Neither the University of Wisconsin DCD evaluation tool (UWDCD) nor the United Network for Organ Sharing (UNOS) criteria was able to predict patient death within 30, 60, 120 and 240 minutes after withdrawal of life-sustaining treatment (UWDCD tool: 0.48, 0.45, 0.49 and 0.57; UNOS criteria: 0.50, 0.53, 0.51 and 0.63)., CONCLUSION: The C-DCD-Nomogram is superior to the other 3 tools for predicting death within a limited duration after withdrawal of life-sustaining treatment in Chinese neurocritical patients. Thus, it appears to be a reliable tool identifying potential donors after circulatory death. Copyright © 2018. Published by Elsevier Inc.","container-title":"The Journal of heart and lung transplantation : the official publication of the International Society for Heart Transplantation","DOI":"10.1016/j.healun.2017.09.015","issue":"3","journalAbbreviation":"The Journal of heart and lung transplantation : the official publication of the International Society for Heart Transplantation","note":"publisher-place: United States","page":"358-364","title":"Prediction of potential for organ donation after circulatory death in neurocritical patients.","volume":"37","author":[{"family":"Xu","given":"Guixing"},{"family":"Guo","given":"Zhiyong"},{"family":"Liang","given":"Wenhua"},{"family":"Xin","given":"Erye"},{"family":"Liu","given":"Bin"},{"family":"Xu","given":"Ye"},{"family":"Luan","given":"Zhongqin"},{"family":"Schroder","given":"Paul Michael"},{"family":"Manyalich","given":"Marti"},{"family":"Ko","given":"Dicken Shiu-Chung"},{"family":"He","given":"Xiaoshun"}],"issued":{"date-parts":[["2018"]]}}},{"id":6,"uris":["http://zotero.org/users/9778029/items/9BAX4DBR"],"itemData":{"id":6,"type":"article-journal","abstract":"PURPOSE: Donation after circulatory determination of death (DCD) has been performed in Canada since 2006. Numerous aspects of donor management remain controversial., METHODS: We performed a multicentre cohort study involving potential DCD donors in western Canada (2008-2017), as well as recipients of their organs, to describe donor characteristics and critical care practices, and their relation to one-year recipient and graft survival., RESULTS: There were 257 patients in four provinces that underwent withdrawal of life-sustaining therapies (WLST) in anticipation of possible DCD. The proportion of patients that died within two hours of WLST ranged from 67% to 88% across provinces (P = 0.06), and was predicted by deeper coma (P = 0.01), loss of pupillary light or corneal reflexes (P = 0.02), and vasopressor use (P = 0.01). There were significant differences between provinces in time intervals from onset of hypotension to death (9-11 min; P = 0.02) and death to vascular cannulation (7-10 min; P &lt; 0.001). There was inconsistency in pre-mortem heparin administration (82-96%; P = 0.03), including timing (before vs after WLST; P &lt; 0.001) and dose (&gt;= 300 vs &lt; 300 units.kg-1; P &lt; 0.001). Donation after circulatory death provided organs for 321 kidney, 81 liver, and 50 lung transplants. One-year recipient and graft survival did not differ among provinces (range 85-90%, P = 0.45). Predictors of death or graft failure included older recipient age (odds ratio [OR] per year, 1.04; 95% confidence interval [CI],1.01 to 1.07) and male donor sex (OR, 3.35; 95% CI, 1.39 to 8.09), but not time intervals between WLST and cannulation or practices related to heparin use., CONCLUSION: There is significant variability in critical care DCD practices in western Canada, but this has not resulted in significant differences in recipient or graft survival. Further research is required to guide optimal management of potential DCD donors.","container-title":"Canadian journal of anaesthesia = Journal canadien d'anesthesie","DOI":"10.1007/s12630-020-01594-8","issue":"5","journalAbbreviation":"Canadian journal of anaesthesia = Journal canadien d'anesthesie","note":"publisher-place: United States","page":"521-531","title":"Donation after circulatory determination of death in western Canada: a multicentre study of donor characteristics and critical care practices.","volume":"67","author":[{"family":"Kramer","given":"Andreas H"},{"family":"Holliday","given":"Kerry"},{"family":"Keenan","given":"Sean"},{"family":"Isac","given":"George"},{"family":"Kutsogiannis","given":"Demetrios J"},{"family":"Kneteman","given":"Norman M"},{"family":"Robertson","given":"Adrian"},{"family":"Nickerson","given":"Peter"},{"family":"Tibbles","given":"Lee Anne"}],"issued":{"date-parts":[["2020"]]}}},{"id":4,"uris":["http://zotero.org/users/9778029/items/ZKIZKPFM"],"itemData":{"id":4,"type":"article-journal","abstract":"BACKGROUND: Donation after circulatory death (DCD) is a procedure in which after planned withdrawal of life-sustaining treatment (WLST), the dying process is monitored. A DCD procedure can only be continued if the potential organ donor dies shortly after WLST. This study performed an external validation of 2 existing prediction models to identify potentially DCD candidates, using one of the largest cohorts., METHODS: This multicenter retrospective study analyzed all patients eligible for DCD donation from 2010 to 2015. The first model (DCD-N score) assigned points for absence of neurological reflexes and oxygenation index. The second model, a linear prediction model (LPDCD), yielded the probability of death within 60 min. This study determined discrimination (c-statistic) and calibration (Hosmer and Lemeshow test) for both models., RESULTS: This study included 394 patients, 283 (72%) died within 60 min after WLST. The DCD-N score had a c-statistic of 0.77 (95% confidence intervals, 0.71-0.83) and the LPDCD model 0.75 (95% confidence intervals, 0.68-0.81). Calibration of the LPDCD 60-min model proved to be poor (Hosmer and Lemeshow test, P &lt; 0.001)., CONCLUSIONS: The DCD-N score and the LPDCD model showed good discrimination but poor calibration for predicting the probability of death within 60 min. Construction of a new prediction model on a large data set is needed to obtain better calibration. Copyright © 2020 The Author(s). Published by Wolters Kluwer Health, Inc.","container-title":"Transplantation","DOI":"10.1097/TP.0000000000003430","issue":"6","journalAbbreviation":"Transplantation","note":"publisher-place: United States","page":"1311-1316","title":"External Validation of the DCD-N Score and a Linear Prediction Model to Identify Potential Candidates for Organ Donation After Circulatory Death: A Nationwide Multicenter Cohort Study.","volume":"105","author":[{"family":"Nijhoff","given":"Maaike F"},{"family":"Pol","given":"Robert A"},{"family":"Volbeda","given":"Meint"},{"family":"Kotsopoulos","given":"Angela M M"},{"family":"Sonneveld","given":"Johan P C"},{"family":"Otterspoor","given":"Luuk"},{"family":"Abdo","given":"Wilson F"},{"family":"Silderhuis","given":"Vera M"},{"family":"El Moumni","given":"Mostafa"},{"family":"Moers","given":"Cyril"}],"issued":{"date-parts":[["2021"]]}}},{"id":9055,"uris":["http://zotero.org/users/9778029/items/6LZPBWYE"],"itemData":{"id":9055,"type":"article-journal","abstract":"Summary Although the use of donation after circulatory death (DCD) donors has increased lung transplant activity, 25–40% of intended DCD donors do not convert to actual donation because of no progression to asystole in the required time frame after withdrawal of cardiorespiratory support (WCRS). No studies have specifically focussed on DCD lung donor progression. This retrospective study reviewed intended DCD lung donors to make a prediction model of the likelihood of progression to death using logistic regression and classification and regression tree (CART). Between 2014 and 2018, 159 of 334 referred DCD donors were accepted, with 100 progressing to transplant, while 59 (37%) did not progress. In logistic regression, a length of ICU stay ≤ 5 days, severe infra-tentorial brain damage on imaging and use of vasopressin were related with the progression to actual donation. CART modelling of the likelihood of death within 90-minute post-WCRS provided prediction with a sensitivity of 1.00 and positive predictive value of 0.56 in the validation data set. In the nonprogressed DCD group, 26 died within 6 h post-WCRS. Referral received early after ICU admission, with nonspontaneous ventilatory mode, deep coma and severe infra-tentorial damage were relevant predictors. The CART model is useful to exclude DCD donor candidates with low probability of progression.","container-title":"Transplant International","DOI":"https://doi.org/10.1111/tri.13862","issue":"5","note":"_eprint: https://onlinelibrary.wiley.com/doi/pdf/10.1111/tri.13862","page":"906-915","title":"Improving the predictability of time to death in controlled donation after circulatory death lung donors","volume":"34","author":[{"family":"Okahara","given":"Shuji"},{"family":"Snell","given":"Gregory I."},{"family":"McDonald","given":"Mark"},{"family":"D’Costa","given":"Rohit"},{"family":"Opdam","given":"Helen"},{"family":"Pilcher","given":"David V."},{"family":"Levvey","given":"Bronwyn"}],"issued":{"date-parts":[["2021"]]}}},{"id":41,"uris":["http://zotero.org/users/9778029/items/CCS6Z4LU"],"itemData":{"id":41,"type":"article-journal","abstract":"BACKGROUND: Acceptance of organs from controlled donation after circulatory death (cDCD) donors depends on the time to circulatory death. Here we aimed to develop and externally validate prediction models for circulatory death within 1 or 2 h after withdrawal of life-sustaining treatment. METHOD(S): In a multicenter, observational, prospective cohort study, we enrolled 409 potential cDCD donors. For model development, we applied the least absolute shrinkage and selection operator (LASSO) regression and machine learning-artificial intelligence analyses. Our LASSO models were validated using a previously published cDCD cohort. Additionally, we validated 3 existing prediction models using our data set. RESULT(S): For death within 1 and 2 h, the area under the curves (AUCs) of the LASSO models were 0.77 and 0.79, respectively, whereas for the artificial intelligence models, these were 0.79 and 0.81, respectively. We were able to identify 4% to 16% of the patients who would not die within these time frames with 100% accuracy. External validation showed that the discrimination of our models was good (AUCs 0.80 and 0.82, respectively), but they were not able to identify a subgroup with certain death after 1 to 2 h. Using our cohort to validate 3 previously published models showed AUCs ranging between 0.63 and 0.74. Calibration demonstrated that the models over- and underestimated the predicted probability of death. CONCLUSION(S): Our models showed a reasonable ability to predict circulatory death. External validation of our and 3 existing models illustrated that their predictive ability remained relatively stable. We accurately predicted a subset of patients who died after 1 to 2 h, preventing starting unnecessary donation preparations, which, however, need external validation in a prospective cohort.Copyright © 2022 Wolters Kluwer Health, Inc. All rights reserved.","container-title":"Transplantation","DOI":"10.1097/TP.0000000000004106","issue":"(Kotsopoulos) Department of Intensive Care, Elisabeth TweeSteden Hospital, Tilburg, the Netherlands. Department of Intensive Care Medicine, Radboud University Medical Center, Nijmegen, the Netherlands. Department of Critical Care, University of Groningen,","journalAbbreviation":"Transplantation","note":"publisher-place: United States\npublisher: NLM (Medline)","title":"Prospective Multicenter Observational Cohort Study on Time to Death in Potential Controlled Donation after Circulatory Death Donors-Development and External Validation of Prediction Models: The DCD III Study","author":[{"literal":"Kotsopoulos A."},{"literal":"Vos P."},{"literal":"Witjes M."},{"literal":"Volbeda M."},{"literal":"Franke H."},{"literal":"Epker J."},{"literal":"Sonneveld H."},{"literal":"Simons K."},{"literal":"Bronkhorst E."},{"literal":"Mullers R."},{"literal":"Jansen N."},{"literal":"van der Hoeven H."},{"literal":"Abdo W.F."}],"issued":{"date-parts":[["2022"]]}},"label":"page"}],"schema":"https://github.com/citation-style-language/schema/raw/master/csl-citation.json"} </w:instrText>
      </w:r>
      <w:r w:rsidR="007D0711">
        <w:fldChar w:fldCharType="separate"/>
      </w:r>
      <w:r w:rsidR="00232FA2" w:rsidRPr="00232FA2">
        <w:rPr>
          <w:rFonts w:cs="Times New Roman"/>
          <w:szCs w:val="24"/>
        </w:rPr>
        <w:t>(17–27)</w:t>
      </w:r>
      <w:r w:rsidR="007D0711">
        <w:fldChar w:fldCharType="end"/>
      </w:r>
      <w:r>
        <w:t xml:space="preserve"> with 1 article evaluating a DCD eligible population </w:t>
      </w:r>
      <w:r>
        <w:fldChar w:fldCharType="begin"/>
      </w:r>
      <w:r w:rsidR="00232FA2">
        <w:instrText xml:space="preserve"> ADDIN ZOTERO_ITEM CSL_CITATION {"citationID":"UW4qvX90","properties":{"formattedCitation":"(28)","plainCitation":"(28)","noteIndex":0},"citationItems":[{"id":19,"uris":["http://zotero.org/users/9778029/items/HFD8JAGI"],"itemData":{"id":19,"type":"article-journal","abstract":"BACKGROUND: Given the stable number of potential organ donors after brain death, donors after circulatory death have been an increasing source of organs procured for transplant. Among the most important considerations for donation after circulatory death (DCD) is the prediction that death will occur within a reasonable period of time after the withdrawal of cardiorespiratory support (WCRS). Accurate prediction of time to death is necessary for the procurement process. We aimed to develop simple predictive rules for death in less than 60 min and test the accuracy of these rules in a pool of potential DCD donors., METHODS: A multicenter prospective longitudinal cohort design of DCD eligible patients (n=318), with the primary binary outcome being death in less than 60 min after withdrawal of cardiorespiratory support conducted in 28 accredited intensive care units (ICUs) in Australia. We used a random split-half method to produce two samples, first to develop the predictive classification rules and then to estimate accuracy in an independent sample., RESULTS: The best classification model used only three simple classification rules to produce an overall efficiency of 0.79 (0.72-0.85), sensitivity of 0.82 (0.73-0.90), and a positive predictive value of 0.80 (0.70-0.87) in the independent sample. Using only intensive care unit specialist prediction (a single classification rule) produced comparable efficiency 0.80 (0.73-0.86), sensitivity 0.87 (0.78-0.93), and positive predictive value 0.78 (0.68-0.86)., CONCLUSION: This best predictive model missed only 18% of all potential donors. A positive prediction would be incorrect on only 20% of occasions, meaning there is an acceptable level of lost opportunity costs involved in the unnecessary assembly of transplantation teams and theatres.","container-title":"Transplantation","DOI":"10.1097/TP.0000000000000186","issue":"10","journalAbbreviation":"Transplantation","note":"publisher-place: United States","page":"1112-8","title":"Prediction of death in less than 60 minutes after withdrawal of cardiorespiratory support in potential organ donors after circulatory death.","volume":"98","author":[{"family":"Brieva","given":"Jorge"},{"family":"Coleman","given":"Nicole"},{"family":"Lacey","given":"Jeanette"},{"family":"Harrigan","given":"Peter"},{"family":"Lewin","given":"Terry J"},{"family":"Carter","given":"Gregory L"}],"issued":{"date-parts":[["2014"]]}}}],"schema":"https://github.com/citation-style-language/schema/raw/master/csl-citation.json"} </w:instrText>
      </w:r>
      <w:r>
        <w:fldChar w:fldCharType="separate"/>
      </w:r>
      <w:r w:rsidR="00232FA2" w:rsidRPr="00232FA2">
        <w:t>(28)</w:t>
      </w:r>
      <w:r>
        <w:fldChar w:fldCharType="end"/>
      </w:r>
      <w:r>
        <w:t xml:space="preserve"> that was a subset of a previously evaluated general population </w:t>
      </w:r>
      <w:r>
        <w:fldChar w:fldCharType="begin"/>
      </w:r>
      <w:r w:rsidR="00232FA2">
        <w:instrText xml:space="preserve"> ADDIN ZOTERO_ITEM CSL_CITATION {"citationID":"yJuSi7Kg","properties":{"formattedCitation":"(8)","plainCitation":"(8)","noteIndex":0},"citationItems":[{"id":22,"uris":["http://zotero.org/users/9778029/items/88LA5W2C"],"itemData":{"id":22,"type":"article-journal","abstract":"OBJECTIVES: Half of all ICU patients die within 60 minutes of withdrawal of cardiorespiratory support. Prediction of which patients die before and after 60 minutes would allow changes in service organization to improve patient palliation, family grieving, and allocation of ICU beds. This study tested various predictors of death within 60 minutes and explored which clinical variables ICU specialists used to make their prediction., DESIGN AND SETTINGS: Prospective longitudinal cohort design (n = 765) of consecutive adult patients having withdrawal of cardiorespiratory support, in 28 ICUs in Australia. Primary outcome was death within 60 minutes following withdrawal of cardiorespiratory support. A random split-half method was used to make two independent samples for development and testing of the predictive indices. The secondary outcome was ICU Specialist prediction of death within 60 minutes., MEASUREMENTS AND MAIN RESULTS: Death within 60 minutes of withdrawal of cardiorespiratory support occurred in 377 (49.3%). ICU specialist opinion was the best individual predictor, with an unadjusted odds ratio of 15.42 (95% CI, 9.33-25.49) and an adjusted odds ratio of 8.44 (4.30-16.58). A predictive index incorporating the ICU specialist opinion and clinical variables had an area under the curve of 0.89 (0.86-0.92) and 0.84 (0.80-0.88) in the development and test sets, respectively; and a second index using only clinical variables had an area under the curve of 0.86 (0.82-0.89) and 0.78 (0.73-0.83). The ICU specialist prediction of death within 60 minutes was independently associated with five clinical variables: pH, Glasgow Coma Scale, spontaneous respiratory rate, positive end-expiratory pressure, and systolic blood pressure., CONCLUSION: ICU specialist opinion is probably the current clinical standard for predicting death within 60 minutes of withdrawal of cardiorespiratory support. This approach is supported by this study, although predictive indices restricted to clinical variables are only marginally inferior. Either approach has a clinically useful level of prediction that would allow ICU service organization to be modified to improve care for patients and families and use ICU beds more efficiently.","container-title":"Critical care medicine","DOI":"10.1097/CCM.0b013e3182987f38","issue":"12","journalAbbreviation":"Critical care medicine","note":"publisher-place: United States","page":"2677-87","title":"Prediction of death in less than 60 minutes following withdrawal of cardiorespiratory support in ICUs.","volume":"41","author":[{"family":"Brieva","given":"Jorge"},{"family":"Coleman","given":"Nicole"},{"family":"Lacey","given":"Jeanette"},{"family":"Harrigan","given":"Peter"},{"family":"Lewin","given":"Terry J"},{"family":"Carter","given":"Gregory L"}],"issued":{"date-parts":[["2013"]]}}}],"schema":"https://github.com/citation-style-language/schema/raw/master/csl-citation.json"} </w:instrText>
      </w:r>
      <w:r>
        <w:fldChar w:fldCharType="separate"/>
      </w:r>
      <w:r w:rsidR="00232FA2" w:rsidRPr="00232FA2">
        <w:t>(8)</w:t>
      </w:r>
      <w:r>
        <w:fldChar w:fldCharType="end"/>
      </w:r>
      <w:r>
        <w:t>.</w:t>
      </w:r>
      <w:r w:rsidR="00271672">
        <w:t xml:space="preserve"> The median age of the populations ranged between 41 and 66. Mixed ICU populations were the focus of 15 articles</w:t>
      </w:r>
      <w:r w:rsidR="000F6EFD">
        <w:t xml:space="preserve"> </w:t>
      </w:r>
      <w:r w:rsidR="00B14E5C">
        <w:fldChar w:fldCharType="begin"/>
      </w:r>
      <w:r w:rsidR="00232FA2">
        <w:instrText xml:space="preserve"> ADDIN ZOTERO_ITEM CSL_CITATION {"citationID":"sBd4t1hk","properties":{"formattedCitation":"(4,5,8\\uc0\\u8211{}10,12,14,16\\uc0\\u8211{}20,22,24,27)","plainCitation":"(4,5,8–10,12,14,16–20,22,24,27)","noteIndex":0},"citationItems":[{"id":22,"uris":["http://zotero.org/users/9778029/items/88LA5W2C"],"itemData":{"id":22,"type":"article-journal","abstract":"OBJECTIVES: Half of all ICU patients die within 60 minutes of withdrawal of cardiorespiratory support. Prediction of which patients die before and after 60 minutes would allow changes in service organization to improve patient palliation, family grieving, and allocation of ICU beds. This study tested various predictors of death within 60 minutes and explored which clinical variables ICU specialists used to make their prediction., DESIGN AND SETTINGS: Prospective longitudinal cohort design (n = 765) of consecutive adult patients having withdrawal of cardiorespiratory support, in 28 ICUs in Australia. Primary outcome was death within 60 minutes following withdrawal of cardiorespiratory support. A random split-half method was used to make two independent samples for development and testing of the predictive indices. The secondary outcome was ICU Specialist prediction of death within 60 minutes., MEASUREMENTS AND MAIN RESULTS: Death within 60 minutes of withdrawal of cardiorespiratory support occurred in 377 (49.3%). ICU specialist opinion was the best individual predictor, with an unadjusted odds ratio of 15.42 (95% CI, 9.33-25.49) and an adjusted odds ratio of 8.44 (4.30-16.58). A predictive index incorporating the ICU specialist opinion and clinical variables had an area under the curve of 0.89 (0.86-0.92) and 0.84 (0.80-0.88) in the development and test sets, respectively; and a second index using only clinical variables had an area under the curve of 0.86 (0.82-0.89) and 0.78 (0.73-0.83). The ICU specialist prediction of death within 60 minutes was independently associated with five clinical variables: pH, Glasgow Coma Scale, spontaneous respiratory rate, positive end-expiratory pressure, and systolic blood pressure., CONCLUSION: ICU specialist opinion is probably the current clinical standard for predicting death within 60 minutes of withdrawal of cardiorespiratory support. This approach is supported by this study, although predictive indices restricted to clinical variables are only marginally inferior. Either approach has a clinically useful level of prediction that would allow ICU service organization to be modified to improve care for patients and families and use ICU beds more efficiently.","container-title":"Critical care medicine","DOI":"10.1097/CCM.0b013e3182987f38","issue":"12","journalAbbreviation":"Critical care medicine","note":"publisher-place: United States","page":"2677-87","title":"Prediction of death in less than 60 minutes following withdrawal of cardiorespiratory support in ICUs.","volume":"41","author":[{"family":"Brieva","given":"Jorge"},{"family":"Coleman","given":"Nicole"},{"family":"Lacey","given":"Jeanette"},{"family":"Harrigan","given":"Peter"},{"family":"Lewin","given":"Terry J"},{"family":"Carter","given":"Gregory L"}],"issued":{"date-parts":[["2013"]]}}},{"id":38,"uris":["http://zotero.org/users/9778029/items/3KDWDLD2"],"itemData":{"id":38,"type":"article-journal","abstract":"Donation after cardiac death (DCD) is uncommon in part because clinicians cannot prospectively identify patients who are likely to die within 60 min of withdrawal of life-sustaining treatments (LST). UNOS criteria exist but have not been validated. Consecutive patients electively withdrawn from LST at five university-affiliated hospitals were prospectively enrolled. Demographic and treatment characteristics were collected. Chi-square was used to determine risk for death within 60 min and validate the UNOS criteria. A total of 533 patients were enrolled. A total of 28 were excluded from this report due to age &lt;18 years or failure to include time of death. Of 505 (95%) patients, 227 (45%) died within 60 min, 134 (27%) in 1-6 h and 144 (29%) &gt;6 h after withdrawal of LST. A total of 29%, 52%, 65% and 82% of patients with 0,1,2 and 3 UNOS DCD criteria, respectively, died within 60 min of withdrawal of LST. The data validate the UNOS criteria. Patients with no criteria might be excluded from consideration for DCD. Those with more than one criterion are reasonable candidates, while those with a single criterion should be considered if a 50% failure rate for DCD is acceptable.","container-title":"American journal of transplantation : official journal of the American Society of Transplantation and the American Society of Transplant Surgeons","DOI":"10.1111/j.1600-6143.2007.02087.x","issue":"2","journalAbbreviation":"American journal of transplantation : official journal of the American Society of Transplantation and the American Society of Transplant Surgeons","note":"publisher-place: United States","page":"432-41","title":"Donors after cardiac death: validation of identification criteria (DVIC) study for predictors of rapid death.","volume":"8","author":[{"family":"DeVita","given":"M A"},{"family":"Brooks","given":"M Mori"},{"family":"Zawistowski","given":"C"},{"family":"Rudich","given":"S"},{"family":"Daly","given":"B"},{"family":"Chaitin","given":"E"}],"issued":{"date-parts":[["2008"]]}}},{"id":36,"uris":["http://zotero.org/users/9778029/items/8AYTVN2F"],"itemData":{"id":36,"type":"article-journal","abstract":"OBJECTIVE: To assess the predictive value of respiratory and haemodynamic variables and opinion of the intensivist for determining how soon death occurs after withdrawal of life-sustaining treatments (WLST)., DESIGN: Multicentre prospective observational study., PARTICIPANTS AND SETTING: 83 consecutive adult intensive care patients at John Hunter and Calvary Mater Hospitals, Newcastle, New South Wales, for whom a decision was made to withdraw life-sustaining treatment between March 2007 and March 2008., MAIN OUTCOME MEASURES: Data were collected before initiation of palliation. Primary outcome was to recognise in a multivariate analysis the parameters associated with a time to death &lt; or = 60 minutes after WLST., RESULTS: 81 patients underwent WLST: 79 died, and two survived to be discharged from hospital. Thirty-six patients (45%) died within 60 minutes of WLST, and 45 (55%) survived 60 minutes or longer. Mean ICU stay before WLST was 4.8 days (range, 1-85 days). Mean time from WLST to death was 6:31 h (range, 1 minute to 31 days). A modified University of Wisconsin assessment tool showed no statistical association with the time from WLST to death (P = 0.09). The adapted United Network for Organ Sharing tool, systolic blood pressure, APACHE II score, ventilatory dependence, oxygen disruption, Glasgow Coma Scale (GCS) score and staff specialist opinion all showed a statistically significant association with time from WLST to death (P &lt; 0.05)., CONCLUSIONS: It is possible to predict the time from WLST to death accurately using a tool that combines GCS, respiratory and haemodynamic parameters and intensivist opinion. These results require validation in a large multicentre study.","container-title":"Critical care and resuscitation : journal of the Australasian Academy of Critical Care Medicine","issue":"4","journalAbbreviation":"Critical care and resuscitation : journal of the Australasian Academy of Critical Care Medicine","note":"publisher-place: Australia","page":"278-84","title":"Prediction of death after withdrawal of life-sustaining treatments.","volume":"10","author":[{"family":"Coleman","given":"Nicole L"},{"family":"Brieva","given":"Jorge L"},{"family":"Crowfoot","given":"Elise"}],"issued":{"date-parts":[["2008"]]}}},{"id":34,"uris":["http://zotero.org/users/9778029/items/UT3UR4VR"],"itemData":{"id":34,"type":"article-journal","abstract":"BACKGROUND: Little information exists about the expected time to death after terminal withdrawal of mechanical ventilation. We sought to determine the independent predictors of time to death after withdrawal of mechanical ventilation., METHODS: We conducted a secondary analysis from a cluster randomized trial of an end-of-life care intervention. We studied 1,505 adult patients in 14 hospitals in Washington State who died within or shortly after discharge from an ICU following terminal withdrawal of mechanical ventilation (August 2003 to February 2008). Time to death and its predictors were abstracted from the patients' charts and death certificates. Predictors included demographics, proxies of severity of illness, life-sustaining therapies, and International Classification of Diseases, 9th ed., Clinical Modification codes., RESULTS: The median (interquartile range [IQR]) age of the cohort was 71 years (58-80 years), and 44% were women. The median (IQR) time to death after withdrawal of ventilation was 0.93 hours (0.25-5.5 hours). Using Cox regression, the independent predictors of a shorter time to death were nonwhite race (hazard ratio [HR], 1.17; 95% CI, 1.01-1.35), number of organ failures (per-organ HR, 1.11; 95% CI, 1.04-1.19), vasopressors (HR, 1.67; 95% CI, 1.49-1.88), IV fluids (HR, 1.16; 95% CI, 1.01-1.32), and surgical vs medical service (HR, 1.29; 95% CI, 1.06-1.56). Predictors of longer time to death were older age (per-decade HR, 0.95; 95% CI, 0.90-0.99) and female sex (HR, 0.86; 95% CI, 0.77-0.97)., CONCLUSIONS: Time to death after withdrawal of mechanical ventilation varies widely, yet the majority of patients die within 24 hours. Subsequent validation of these predictors may help to inform family counseling at the end of life.","container-title":"Chest","DOI":"10.1378/chest.10-0289","issue":"2","journalAbbreviation":"Chest","note":"publisher-place: United States","page":"289-97","title":"Predictors of time to death after terminal withdrawal of mechanical ventilation in the ICU.","volume":"138","author":[{"family":"Cooke","given":"Colin R"},{"family":"Hotchkin","given":"David L"},{"family":"Engelberg","given":"Ruth A"},{"family":"Rubinson","given":"Lewis"},{"family":"Curtis","given":"J Randall"}],"issued":{"date-parts":[["2010"]]}}},{"id":31,"uris":["http://zotero.org/users/9778029/items/SLSIIBZF"],"itemData":{"id":31,"type":"article-journal","abstract":"CONTEXT: Most deaths in intensive care units occur after limitation or withdrawal of life-sustaining therapies. Often these patients require opioids to assuage suffering; yet, little has been documented concerning their use in the medical intensive care unit., OBJECTIVES: To determine the dose and factors influencing the use of opioids in patients undergoing terminal withdrawal of mechanical ventilation in this setting., METHODS: Data were prospectively collected from 74 consecutive patients expected to die soon after extubation. The doses of morphine, effect on time to death, and relation of dose to diagnostic categories were analyzed., RESULTS: The mean (+/-standard deviation) dose of morphine given to patients during the last hour of mechanical ventilation was 5.3mg/hour. Patients dying after extubation received 10.6 mg/hour just before death. Immediately before extubation, the dose correlated directly with chronic medical opioid use and sepsis with respiratory failure and inversely with coma after cardiopulmonary resuscitation or a primary neurological event. After terminal extubation, the final morphine dose correlated directly with the presence of sepsis with respiratory failure and chronic pulmonary disease. The mean time to death after terminal extubation was 152.7 +/- 229.5 minutes without correlation with premorbid diagnoses. After extubation, each 1mg/hour increment of morphine infused during the last hour of life was associated with a delay of death by 7.9 minutes (P = 0.011)., CONCLUSION: Premorbid conditions may influence the dose of morphine given to patients undergoing terminal withdrawal of mechanical ventilation. Higher doses of morphine are associated with a longer time to death. Copyright © 2011 U.S. Cancer Pain Relief Committee. Published by Elsevier Inc. All rights reserved.","container-title":"Journal of pain and symptom management","DOI":"10.1016/j.jpainsymman.2010.10.256","issue":"1","journalAbbreviation":"Journal of pain and symptom management","note":"publisher-place: United States","page":"44-51","title":"The infusion of opioids during terminal withdrawal of mechanical ventilation in the medical intensive care unit.","volume":"42","author":[{"family":"Mazer","given":"Mark A"},{"family":"Alligood","given":"Chad M"},{"family":"Wu","given":"Qiang"}],"issued":{"date-parts":[["2011"]]}}},{"id":21,"uris":["http://zotero.org/users/9778029/items/383HSKIR"],"itemData":{"id":21,"type":"article-journal","abstract":"BACKGROUND: In imminently dying patients, mechanical ventilation withdrawal is often a comfort measure and avoids prolonging the dying process., OBJECTIVE: The aim of the study was to identify factors associated with palliative withdrawal of mechanical ventilation and time to death after extubation., METHODS: Logistic regression models were used to identify factors associated with palliative withdrawal of mechanical ventilation. Cox proportional hazards models were used to determine factors associated with time to death after extubation. We retrospectively evaluated 322 patients who died on mechanical ventilation or after palliative ventilator withdrawal at a single tertiary care center., RESULTS: Of the 322 ventilated deaths, 159 patients had palliative withdrawal of mechanical ventilation and 163 patients died on the ventilator. Clinical service was associated with palliative withdrawal of mechanical ventilation: Patients withdrawn from the ventilator were less likely to be on the surgery service and more likely to be on the neurology/neurosurgical service. The median time to death was 0.9 hours (range 0-165 hours). Fraction of inspired oxygen (FIO2) greater than 70% (hazard ratio [HR] 1.92, 95% confidence interval [CI ]1.24-2.99) and a requirement for vasopressors (HR 2.06, 95% CI 1.38-3.09) were associated with shorter time to death. Being on the neurology/neurosurgical service at the time of ventilator withdrawal was associated with a longer time to death (HR 0.60, 95% CI 0.39-0.92)., CONCLUSIONS: Palliative withdrawal of mechanical ventilation was performed in only half of dying mechanically ventilated patients. Because clinical service rather than physiologic parameters are associated with withdrawal, targeted interventions may improve withdrawal decisions. Considering FIO2 and vasopressor requirements may facilitate counseling families about anticipated time to death.","container-title":"Journal of palliative medicine","DOI":"10.1089/jpm.2013.0142","issue":"11","journalAbbreviation":"Journal of palliative medicine","note":"publisher-place: United States","page":"1368-74","title":"Factors associated with palliative withdrawal of mechanical ventilation and time to death after withdrawal.","volume":"16","author":[{"family":"Huynh","given":"Thanh N"},{"family":"Walling","given":"Anne M"},{"family":"Le","given":"Thuy X"},{"family":"Kleerup","given":"Eric C"},{"family":"Liu","given":"Honghu"},{"family":"Wenger","given":"Neil S"}],"issued":{"date-parts":[["2013"]]}}},{"id":15,"uris":["http://zotero.org/users/9778029/items/29BWBX26"],"itemData":{"id":15,"type":"article-journal","abstract":"BACKGROUND: Discussions about withdrawal of life-sustaining therapies often include family members of critically ill patients. These conversations should address essential components of the dying process, including expected time to death after withdrawal., OBJECTIVES: The study objective was to aid physician communication about the dying process by identifying predictors of time to death after terminal withdrawal of mechanical ventilation., METHODS: We conducted an observational analysis from a single-center, before-after evaluation of an intervention to improve palliative care. We studied 330 patients who died after terminal withdrawal of mechanical ventilation. Predictors included patient demographics, laboratory, respiratory, and physiologic variables, and medication use., RESULTS: The median time to death for the entire cohort was 0.58 hours (interquartile range (IQR) 0.22-2.25 hours) after withdrawal of mechanical ventilation. Using Cox regression, independent predictors of shorter time to death included higher positive end-expiratory pressure (per 1 cm H2O hazard ratio [HR], 1.07; 95% CI 1.04-1.11); higher static pressure (per 1 cm H2O HR, 1.03; 95% CI 1.01-1.04); extubation prior to death (HR, 1.41; 95% CI 1.06-1.86); and presence of diabetes (HR, 1.75; 95% CI 1.25-2.44). Higher noninvasive mean arterial pressure predicted longer time to death (per 1 mmHg HR, 0.98; 95% CI 0.97-0.99)., CONCLUSIONS: Comorbid illness and key respiratory and physiologic parameters may inform physician predictions of time to death after withdrawal of mechanical ventilation. An understanding of the predictors of time to death may facilitate discussions with family members of dying patients and improve communication about end-of-life care.","container-title":"Journal of palliative medicine","DOI":"10.1089/jpm.2015.0115","issue":"12","journalAbbreviation":"Journal of palliative medicine","note":"publisher-place: United States","page":"1040-7","title":"Time to Death after Terminal Withdrawal of Mechanical Ventilation: Specific Respiratory and Physiologic Parameters May Inform Physician Predictions.","volume":"18","author":[{"family":"Long","given":"Ann C"},{"family":"Muni","given":"Sarah"},{"family":"Treece","given":"Patsy D"},{"family":"Engelberg","given":"Ruth A"},{"family":"Nielsen","given":"Elizabeth L"},{"family":"Fitzpatrick","given":"Annette L"},{"family":"Curtis","given":"J Randall"}],"issued":{"date-parts":[["2015"]]}}},{"id":45,"uris":["http://zotero.org/users/9778029/items/AHJWJLH2"],"itemData":{"id":45,"type":"article-journal","abstract":"Background: Organ donation after circulatory determined death (DCD) accounts for 17% of all deceased organ donors in Canada, a fraction of its theoretical potential1. Up to half of all potential DCD patients are unable to donate because they do not die within currently required time limits to minimize organ ischemic damage2. The inability to predict time to death results in additional stress for families, a reduced number of successful donors, and increased costs for the health system. The DePPaRT (Death Physiology and Prediction After Removal of Therapy) study captured vital signs waveform data from 654 patients undergoing withdrawal of life sustaining therapy (WLST) in 22 centres in Canada, the Czech Republic, and the Netherlands. As reduced vital signs variability is associated with illness4,6,7, we hypothesized that the loss of heart rate and blood pressure variability in the hour prior to WLST might be useful in predicting time to death after WLST. Objective(s): To develop a model based on vital signs waveform variability capable of predicting whether a patient will die within the timelines required for organ donation (0.5, 1, and 2 hours after WLST). Method(s): Vital signs waveform data was available prior to WLST in 567 patients. This data was processed to obtain beat-to-beat event times series from the ECG and arterial blood pressure waveforms (R peak to R peak interval (RRI), systolic, diastolic, and pulse blood pressures), using CIMVA3,4. Each series was filtered to remove arrhythmias prior to the calculation of up to 53 measures of variability, using windows of 750 beats. We excluded patients that had prolonged WLST, namely patients with additional life supporting therapies removed after 10 minutes after the first act of WLST. Patients enrolled prior to and after March 2017 were used in the derivation (210 patients) and validation (105 patients) cohorts, respectively (Figure 1). All variability features were normalized to have a mean of 0 and a standard deviation of 1. We used random survival forests9 in R to develop a predictive model. The model yielded a probability of dying within each 15-minute interval up until 24 hours after WLST for each patient (Figure 2a). Probabilities at specific times on these curves (t = 0.5, 1, and 2 hours) were used as scores to predict if a given patient would die within these times. Features were ranked based on their importance over a 10-fold cross validation of the training set. The model was retrained using only the highest ranked variables, adding one variable at a time. We used all 210 patients from the training set and the 15 features required for the AUC to plateau (Figure 2b) in a final model tested on the validation set. Result(s): The derived model employing 15 variability features achieved a median AUC of 0.77, 0.8, and 0.77 for death within 0.5, 1, or 2 hours, respectively, on the validation set (Figure 3a). Nearly 91% of the patients with the highest scores died within 2 hours of WLST (Figure 3b). On our dataset, our model outperformed one of the highest performing models in the literature5,8 (Figure 3c). Conclusion(s): For the first time, a predictive model using only heart rate and blood pressure variability data to predict time to death after WLST has been shown to achieve superior performance to models derived using clinical data5. In the future, we will combine and evaluate models incorporating both variability and additional clinical variables. (Figure Presented).","container-title":"Canadian Journal of Anesthesia","DOI":"10.1007/s12630-019-01292-0","issue":"1 Supplement","journalAbbreviation":"Canadian Journal of Anesthesia","note":"publisher-place: Netherlands\npublisher: Springer","page":"S96-S100","title":"Predicting time to death after the withdrawal of life supporting therapies using variability analysis of vital signs waveform data","volume":"66","author":[{"literal":"Scales"},{"literal":"Herry C."},{"literal":"Van Beinum A."},{"literal":"Hogue M."},{"literal":"Hornby L."},{"literal":"Dhanani S."},{"literal":"Seely A.J."}],"issued":{"date-parts":[["2019"]]}}},{"id":28,"uris":["http://zotero.org/users/9778029/items/UY2Z6TPV"],"itemData":{"id":28,"type":"article-journal","abstract":"OBJECTIVE: Organ donation after cardiac death increases the number of donor organs. In controlled donation after cardiac death donors, the period between withdrawal of life-sustaining treatment and cardiac arrest is one of the parameters used to assess whether organs are suitable for transplantation. The objective of this study was to identify donation after cardiac death donor characteristics that affect the interval between withdrawal of life-sustaining treatment and cardiac death., DESIGN: Prospective multicenter study of observational data., PATIENTS: All potential donation after cardiac death donors in The Netherlands between May 2007 and June 2009 were identified., INTERVENTIONS: None., MEASUREMENTS AND MAIN RESULTS: Of the 242 potential donation after cardiac death donors, 211 entered analysis, 76% of them died within 60 mins, and 83% died within 120 mins after withdrawal of life-sustaining treatment. The median time to death was 20 mins (range 1 min to 3.8 days). Controlled mechanical ventilation, use of norepinephrine, absence of reflexes, neurologic deficit as cause of death, and absence of cardiovascular comorbidity were associated with death within 60 and 120 mins. The use of analgesics, sedatives, or extubation did not significantly influence the moment of death. In the multivariable logistic regression analysis, controlled mechanical ventilation remained a risk factor for death within 60 mins, and norepinephrine administration and absence of cardiovascular comorbidity remained risk factors for death within 120 mins. The clinical judgment of the intensivist predicted death within 60 and 120 mins with a sensitivity of 73% and 89%, respectively, and a specificity of 56% and 25%, respectively., CONCLUSION: Despite the identification of risk factors for early death and the additional value of the clinical judgment by the intensivist, it is not possible to reliably identify potential donation after cardiac death donors who will die within 1 or 2 hrs after life-sustaining treatment has been withdrawn. Consequently, a donation procedure should be initiated in every potential donor.","container-title":"Critical care medicine","DOI":"10.1097/CCM.0b013e318232e2e7","issue":"3","journalAbbreviation":"Critical care medicine","note":"publisher-place: United States","page":"766-9","title":"Prediction of time of death after withdrawal of life-sustaining treatment in potential donors after cardiac death*.","volume":"40","author":[{"family":"Wind","given":"Jentina"},{"family":"Snoeijs","given":"Maarten G J"},{"family":"Brugman","given":"Cees A"},{"family":"Vervelde","given":"Janneke"},{"family":"Zwaveling","given":"Janharm"},{"family":"Mook","given":"Walther N","non-dropping-particle":"van"},{"family":"Heurn","given":"Ernest L","non-dropping-particle":"van"}],"issued":{"date-parts":[["2012"]]}}},{"id":40,"uris":["http://zotero.org/users/9778029/items/DXSW4NGA"],"itemData":{"id":40,"type":"article-journal","abstract":"BACKGROUND: Donation after cardiac death is a method by which severely neurologically injured patients not fulfilling brain-death criteria can donate organs., OBJECTIVE: To develop an evaluation tool that can be used to predict if a patient is a suitable candidate for donation after cardiac death., METHODS: The University of Wisconsin Donation After Cardiac Death Evaluation Tool assigns numeric values to observable clinical parameters to yield an overall predictive score of suitability for donation after cardiac death. This evaluation tool is typically utilized in a critical care unit to evaluate patients with a severe neurological injury, who do not meet brain-death criteria, and for whom the physician and family have chosen to terminally withdraw life support. Each patient is disconnected from a ventilator and observed for up to 10 minutes. Observations are then scored to yield a prediction of suitability for donation after cardiac death., RESULTS: Using the University of Wisconsin Donation After Cardiac Death Evaluation Tool, we were able to predict suitability for donation after cardiac death 83.7% of the time, within a 60-minute period and 74.4% of the time within a 120-minute period. The actual results using the tool were higher when clinical observations were included in the donation after cardiac death evaluation--an overall accuracy of 88.4%.","container-title":"Progress in transplantation (Aliso Viejo, Calif.)","issue":"4","journalAbbreviation":"Progress in transplantation (Aliso Viejo, Calif.)","note":"publisher-place: United States","page":"265-73","title":"Development of the University of Wisconsin donation After Cardiac Death Evaluation Tool.","volume":"13","author":[{"family":"Lewis","given":"Jonathan"},{"family":"Peltier","given":"James"},{"family":"Nelson","given":"Helen"},{"family":"Snyder","given":"William"},{"family":"Schneider","given":"Kristi"},{"family":"Steinberger","given":"Dina"},{"family":"Anderson","given":"Michael"},{"family":"Krichevsky","given":"Alexander"},{"family":"Anderson","given":"James"},{"family":"Ellefson","given":"Jill"},{"family":"D'Alessandro","given":"Anthony"}],"issued":{"date-parts":[["2003"]]}},"label":"page"},{"id":10,"uris":["http://zotero.org/users/9778029/items/TNFWPB8D"],"itemData":{"id":10,"type":"article-journal","abstract":"Predicting time to death in controlled donation after circulatory death (cDCD) donors following withdrawal of life-sustaining treatment (WLST) is important but poses a major challenge. The aim of this study is to determine factors predicting time to circulatory death within 60 minutes after WSLT and validate previously developed prediction models. In a single-center retrospective study, we used the data of 92 potential cDCD donors. Multivariable regression analysis demonstrated that absent cough-, corneal reflex, lower morphine dosage, and midazolam use were significantly associated with death within 60 minutes (area under the curve [AUC] 0.89; 95% confidenence interval [CI] 0.87-0.91). External validation of the logistic regression models of de Groot et al (AUC 0.86; 95% CI 0.77-0.95), Wind et al (AUC 0.62; 95% CI 0.49-0.76), Davila et al (AUC 0.80; 95% CI 0.708-0.901) and the Cox regression model by Suntharalingam et al (Harrell's c-index 0.63), exhibited good discrimination and could fairly identify which patients died within 60 minutes. Previous prediction models did not incorporate the process of WLST. We believe that future studies should also include the process of WLST as an important predictor. Copyright © 2017 The American Society of Transplantation and the American Society of Transplant Surgeons.","container-title":"American journal of transplantation : official journal of the American Society of Transplantation and the American Society of Transplant Surgeons","DOI":"10.1111/ajt.14529","issue":"4","journalAbbreviation":"American journal of transplantation : official journal of the American Society of Transplantation and the American Society of Transplant Surgeons","note":"publisher-place: United States","page":"890-896","title":"External validation of prediction models for time to death in potential donors after circulatory death.","volume":"18","author":[{"family":"Kotsopoulos","given":"A M M"},{"family":"Boing-Messing","given":"F"},{"family":"Jansen","given":"N E"},{"family":"Vos","given":"P"},{"family":"Abdo","given":"W F"}],"issued":{"date-parts":[["2018"]]}},"label":"page"},{"id":35,"uris":["http://zotero.org/users/9778029/items/N8YEQBLF"],"itemData":{"id":35,"type":"article-journal","abstract":"Organ donation after cardiac death (DCD) is increasing markedly, allowing more patients to benefit from transplantation. The time to cardiac death following withdrawal of life-supporting treatment varies widely and is an important determinant of whether organ donation occurs. A prospective multicenter study of potential DCD donors was undertaken to evaluate the time to death and identify associated factors. One hundred and ninety-one potential adult DCD donors at nine UK centers were studied. Treatment withdrawal comprised stopping ventilator support and inotropes. Demographics and physiological variables at the time of death were recorded. Following treatment withdrawal, all potential donors died, with median time to death of 36 min (range 5 min to 3.3 days). Eighty-three potential donors (43.5%) remained alive 1 h after treatment withdrawal, and 69 (36.1%) and 54 (28.3%) at 2 and 4 h, respectively. Univariate analysis revealed that age, cause of death, ventilation mode, inotrope use, systolic blood pressure, FiO2 and arterial pH at treatment withdrawal were all associated with time to death. Multivariable analysis showed that younger age, higher FiO2 and mode of ventilation were independently associated with shorter time to death. This information may aid planning and resourcing of DCD organ recovery and help maximize DCD donor numbers.","container-title":"American journal of transplantation : official journal of the American Society of Transplantation and the American Society of Transplant Surgeons","DOI":"10.1111/j.1600-6143.2009.02758.x","issue":"9","journalAbbreviation":"American journal of transplantation : official journal of the American Society of Transplantation and the American Society of Transplant Surgeons","note":"publisher-place: United States","page":"2157-65","title":"Time to cardiac death after withdrawal of life-sustaining treatment in potential organ donors.","volume":"9","author":[{"family":"Suntharalingam","given":"C"},{"family":"Sharples","given":"L"},{"family":"Dudley","given":"C"},{"family":"Bradley","given":"J A"},{"family":"Watson","given":"C J E"}],"issued":{"date-parts":[["2009"]]}}},{"id":29,"uris":["http://zotero.org/users/9778029/items/PNXZEXCQ"],"itemData":{"id":29,"type":"article-journal","abstract":"OBJECTIVE: The ability to predict the time of death after withdrawal of life support is of specific interest for organ donation after cardiac death. We aimed to externally validate a previously developed model to predict the probability of death within the time constraint of 60 mins after withdrawal of life-sustaining measures., DESIGN: The probability to die within 60 mins for each patient in this validation sample was calculated based on the model developed by Yee et al, which includes four variables (absent corneal reflex, absent cough reflex, extensor or absent motor response, and an oxygenation index &gt;4.2). Analyses included logistic regression modeling with bootstrapping to adjust for overoptimism. Performance was assessed by calibration (agreement between observed and predicted outcomes) and discrimination (distinction of those patients who die within 60 mins from those who do not, expressed by the area under the receiver operating characteristic curve)., SETTING: Mixed intensive care unit in The Netherlands., PATIENTS: We analyzed data from 152 patients who died as a result of a neurologic condition between 2007 and 2009., INTERVENTIONS: None., MEASUREMENTS AND MAIN RESULTS: A total of 82 patients had sufficient data. Fifty (61%) died within 60 mins. Univariable and multivariable odds ratios of the predictors were very similar between the development and validation sample. The prediction model showed good discrimination with an area under the receiver operating characteristic curve of 0.75 (95% confidence interval [CI] 0.63-0.87) but calibration was modest. The mean predicted probability was 80%, overestimating the 61% overall observed risk of death within 60 mins. Modeling oxygenation index as a linear term led to an improved version of the Mayo NICU model. (area under the receiver operating characteristic curve [95% CI] = 0.774 [0.69-0.90], bootstrap-validated area under the receiver operating characteristic curve [95% CI] = 0.74 [0.66-0.87])., CONCLUSIONS: The model discriminated well between patients who died within 60 mins after withdrawal of life support and those who did not. Further prospective validation is needed.","container-title":"Critical care medicine","DOI":"10.1097/CCM.0b013e31822f0633","issue":"1","journalAbbreviation":"Critical care medicine","note":"publisher-place: United States","page":"233-8","title":"External validation of a prognostic model predicting time of death after withdrawal of life support in neurocritical patients.","volume":"40","author":[{"family":"Groot","given":"Yorick J","non-dropping-particle":"de"},{"family":"Lingsma","given":"Hester F"},{"family":"Bakker","given":"Jan"},{"family":"Gommers","given":"Diederik A"},{"family":"Steyerberg","given":"Ewout"},{"family":"Kompanje","given":"Erwin J O"}],"issued":{"date-parts":[["2012"]]}}},{"id":6,"uris":["http://zotero.org/users/9778029/items/9BAX4DBR"],"itemData":{"id":6,"type":"article-journal","abstract":"PURPOSE: Donation after circulatory determination of death (DCD) has been performed in Canada since 2006. Numerous aspects of donor management remain controversial., METHODS: We performed a multicentre cohort study involving potential DCD donors in western Canada (2008-2017), as well as recipients of their organs, to describe donor characteristics and critical care practices, and their relation to one-year recipient and graft survival., RESULTS: There were 257 patients in four provinces that underwent withdrawal of life-sustaining therapies (WLST) in anticipation of possible DCD. The proportion of patients that died within two hours of WLST ranged from 67% to 88% across provinces (P = 0.06), and was predicted by deeper coma (P = 0.01), loss of pupillary light or corneal reflexes (P = 0.02), and vasopressor use (P = 0.01). There were significant differences between provinces in time intervals from onset of hypotension to death (9-11 min; P = 0.02) and death to vascular cannulation (7-10 min; P &lt; 0.001). There was inconsistency in pre-mortem heparin administration (82-96%; P = 0.03), including timing (before vs after WLST; P &lt; 0.001) and dose (&gt;= 300 vs &lt; 300 units.kg-1; P &lt; 0.001). Donation after circulatory death provided organs for 321 kidney, 81 liver, and 50 lung transplants. One-year recipient and graft survival did not differ among provinces (range 85-90%, P = 0.45). Predictors of death or graft failure included older recipient age (odds ratio [OR] per year, 1.04; 95% confidence interval [CI],1.01 to 1.07) and male donor sex (OR, 3.35; 95% CI, 1.39 to 8.09), but not time intervals between WLST and cannulation or practices related to heparin use., CONCLUSION: There is significant variability in critical care DCD practices in western Canada, but this has not resulted in significant differences in recipient or graft survival. Further research is required to guide optimal management of potential DCD donors.","container-title":"Canadian journal of anaesthesia = Journal canadien d'anesthesie","DOI":"10.1007/s12630-020-01594-8","issue":"5","journalAbbreviation":"Canadian journal of anaesthesia = Journal canadien d'anesthesie","note":"publisher-place: United States","page":"521-531","title":"Donation after circulatory determination of death in western Canada: a multicentre study of donor characteristics and critical care practices.","volume":"67","author":[{"family":"Kramer","given":"Andreas H"},{"family":"Holliday","given":"Kerry"},{"family":"Keenan","given":"Sean"},{"family":"Isac","given":"George"},{"family":"Kutsogiannis","given":"Demetrios J"},{"family":"Kneteman","given":"Norman M"},{"family":"Robertson","given":"Adrian"},{"family":"Nickerson","given":"Peter"},{"family":"Tibbles","given":"Lee Anne"}],"issued":{"date-parts":[["2020"]]}}},{"id":41,"uris":["http://zotero.org/users/9778029/items/CCS6Z4LU"],"itemData":{"id":41,"type":"article-journal","abstract":"BACKGROUND: Acceptance of organs from controlled donation after circulatory death (cDCD) donors depends on the time to circulatory death. Here we aimed to develop and externally validate prediction models for circulatory death within 1 or 2 h after withdrawal of life-sustaining treatment. METHOD(S): In a multicenter, observational, prospective cohort study, we enrolled 409 potential cDCD donors. For model development, we applied the least absolute shrinkage and selection operator (LASSO) regression and machine learning-artificial intelligence analyses. Our LASSO models were validated using a previously published cDCD cohort. Additionally, we validated 3 existing prediction models using our data set. RESULT(S): For death within 1 and 2 h, the area under the curves (AUCs) of the LASSO models were 0.77 and 0.79, respectively, whereas for the artificial intelligence models, these were 0.79 and 0.81, respectively. We were able to identify 4% to 16% of the patients who would not die within these time frames with 100% accuracy. External validation showed that the discrimination of our models was good (AUCs 0.80 and 0.82, respectively), but they were not able to identify a subgroup with certain death after 1 to 2 h. Using our cohort to validate 3 previously published models showed AUCs ranging between 0.63 and 0.74. Calibration demonstrated that the models over- and underestimated the predicted probability of death. CONCLUSION(S): Our models showed a reasonable ability to predict circulatory death. External validation of our and 3 existing models illustrated that their predictive ability remained relatively stable. We accurately predicted a subset of patients who died after 1 to 2 h, preventing starting unnecessary donation preparations, which, however, need external validation in a prospective cohort.Copyright © 2022 Wolters Kluwer Health, Inc. All rights reserved.","container-title":"Transplantation","DOI":"10.1097/TP.0000000000004106","issue":"(Kotsopoulos) Department of Intensive Care, Elisabeth TweeSteden Hospital, Tilburg, the Netherlands. Department of Intensive Care Medicine, Radboud University Medical Center, Nijmegen, the Netherlands. Department of Critical Care, University of Groningen,","journalAbbreviation":"Transplantation","note":"publisher-place: United States\npublisher: NLM (Medline)","title":"Prospective Multicenter Observational Cohort Study on Time to Death in Potential Controlled Donation after Circulatory Death Donors-Development and External Validation of Prediction Models: The DCD III Study","author":[{"literal":"Kotsopoulos A."},{"literal":"Vos P."},{"literal":"Witjes M."},{"literal":"Volbeda M."},{"literal":"Franke H."},{"literal":"Epker J."},{"literal":"Sonneveld H."},{"literal":"Simons K."},{"literal":"Bronkhorst E."},{"literal":"Mullers R."},{"literal":"Jansen N."},{"literal":"van der Hoeven H."},{"literal":"Abdo W.F."}],"issued":{"date-parts":[["2022"]]}},"label":"page"}],"schema":"https://github.com/citation-style-language/schema/raw/master/csl-citation.json"} </w:instrText>
      </w:r>
      <w:r w:rsidR="00B14E5C">
        <w:fldChar w:fldCharType="separate"/>
      </w:r>
      <w:r w:rsidR="00232FA2" w:rsidRPr="00232FA2">
        <w:rPr>
          <w:rFonts w:cs="Times New Roman"/>
          <w:szCs w:val="24"/>
        </w:rPr>
        <w:t>(4,5,8–10,12,14,16–20,22,24,27)</w:t>
      </w:r>
      <w:r w:rsidR="00B14E5C">
        <w:fldChar w:fldCharType="end"/>
      </w:r>
      <w:r w:rsidR="000F6EFD">
        <w:t xml:space="preserve"> with a total of 5,</w:t>
      </w:r>
      <w:r w:rsidR="00195470">
        <w:t>131</w:t>
      </w:r>
      <w:r w:rsidR="000F6EFD">
        <w:t xml:space="preserve"> patients. </w:t>
      </w:r>
      <w:proofErr w:type="spellStart"/>
      <w:r w:rsidR="000F6EFD">
        <w:t>Neurointensive</w:t>
      </w:r>
      <w:proofErr w:type="spellEnd"/>
      <w:r w:rsidR="000F6EFD">
        <w:t xml:space="preserve"> care populations were the focus of 4</w:t>
      </w:r>
      <w:r w:rsidR="00B14E5C">
        <w:t xml:space="preserve"> articles </w:t>
      </w:r>
      <w:r w:rsidR="00B14E5C">
        <w:fldChar w:fldCharType="begin"/>
      </w:r>
      <w:r w:rsidR="00232FA2">
        <w:instrText xml:space="preserve"> ADDIN ZOTERO_ITEM CSL_CITATION {"citationID":"nbnZy8iq","properties":{"formattedCitation":"(11,15,23,25)","plainCitation":"(11,15,23,25)","noteIndex":0},"citationItems":[{"id":33,"uris":["http://zotero.org/users/9778029/items/XSNTTYFR"],"itemData":{"id":33,"type":"article-journal","abstract":"OBJECTIVE: Improving our ability to predict the time of death after withdrawal of life-sustaining measures (WLSM) could have a significant impact on rates of organ donation after cardiac death and allocation of appropriate medical resources. We sought to determine which pre-WLSM clinical factors were associated with earlier time to death in patients with catastrophic neurologic disease., METHODS: We retrospectively analyzed all patients who underwent WLSM from 2002 to 2008 in a neurologic intensive care unit. Individuals who died within 60 minutes were compared to those who died beyond this time from the point of WLSM. Patients declared brain dead or not intubated and cases with insufficient data were excluded. Demographic, clinical, laboratory, and radiographic data were reviewed. Statistical analysis was based on multivariate logistic regression., RESULTS: A total of 149 comatose patients satisfied our inclusion criteria. A total of 75 patients had cardiac arrest in &lt;60 minutes; 57% were male and 52% were older than 66 years. Ischemic stroke (30%) and intraparenchymal hemorrhage (52%) were the most frequent diagnoses. Absent corneal (odds ratio [OR] = 4.24, 95% confidence interval [CI] 1.57-11.5, p = 0.005) and cough reflexes (OR = 4.46, 95% CI 1.93-10.3, p = 0.0005), extensor or absent motor response (OR = 2.83, 95% CI 1.01-7.91, p = 0.048), and an oxygenation index greater than 4.2 (OR = 3.36, 95% CI 1.33-8.5, p = 0.011) were associated with earlier death., CONCLUSIONS: Specific neurologic signs and respiratory measurements are associated with earlier death after withdrawal of life-sustaining measures in the neurologic intensive care unit. This subset of comatose patients with irreversible neurologic injury may be suitable for organ donation after cardiac death protocols. These attributes need validation in a prospective data set.","container-title":"Neurology","DOI":"10.1212/WNL.0b013e3181dad5f0","issue":"17","journalAbbreviation":"Neurology","note":"publisher-place: United States","page":"1380-5","title":"Factors influencing time to death after withdrawal of life support in neurocritical patients.","volume":"74","author":[{"family":"Yee","given":"A H"},{"family":"Rabinstein","given":"A A"},{"family":"Thapa","given":"P"},{"family":"Mandrekar","given":"J"},{"family":"Wijdicks","given":"E F M"}],"issued":{"date-parts":[["2010"]]}}},{"id":18,"uris":["http://zotero.org/users/9778029/items/WNF856A4"],"itemData":{"id":18,"type":"article-journal","abstract":"Reliable prediction of time of death after withdrawal of life-sustaining treatment in patients with devastating neurological injury is crucial to successful donation after cardiac death. Herein, we conducted a study of 419 neurocritical patients who underwent life support withdrawal at four neurosurgical centers in China. Based on a retrospective cohort, we used multivariate Cox regression analysis to identify prognostic factors for patient death, which were then integrated into a nomogram. The model was calibrated and validated using data from an external retrospective cohort and a prospective cohort. We identified 10 variables that were incorporated into a nomogram. The C-indexes for predicting the 60-min death probability in the training, external validation and prospective validation cohorts were 0.96 (0.93-0.98), 0.94 (0.91-0.97), and 0.99 (0.97-1.00), respectively. The calibration plots after WLST showed an optimal agreement between the prediction of time to death by the nomogram and the actual observation for all cohorts. Then we identified 22, 26 and 37 as cut-points for risk stratification into four groups. Kaplan-Meier curves indicated distinct prognoses between patients in the different risk groups (p &lt; 0.001). In conclusion, we have developed and validated a nomogram to accurately identify potential cardiac death donors in neurocritical patients in a Chinese population. © Copyright 2015 The American Society of Transplantation and the American Society of Transplant Surgeons.","container-title":"American journal of transplantation : official journal of the American Society of Transplantation and the American Society of Transplant Surgeons","DOI":"10.1111/ajt.13231","issue":"8","journalAbbreviation":"American journal of transplantation : official journal of the American Society of Transplantation and the American Society of Transplant Surgeons","note":"publisher-place: United States","page":"2136-42","title":"Nomogram for Predicting Time to Death After Withdrawal of Life-Sustaining Treatment in Patients With Devastating Neurological Injury.","volume":"15","author":[{"family":"He","given":"X"},{"family":"Xu","given":"G"},{"family":"Liang","given":"W"},{"family":"Liu","given":"B"},{"family":"Xu","given":"Y"},{"family":"Luan","given":"Z"},{"family":"Lu","given":"Y"},{"family":"Ko","given":"D S C"},{"family":"Manyalich","given":"M"},{"family":"Schroder","given":"P M"},{"family":"Guo","given":"Z"}],"issued":{"date-parts":[["2015"]]}}},{"id":9,"uris":["http://zotero.org/users/9778029/items/DT6KTM24"],"itemData":{"id":9,"type":"article-journal","abstract":"BACKGROUND: The success or failure of donation after circulatory death depends largely on the functional warm ischemia time, which is closely related to the duration between withdrawal of life-sustaining treatment and circulatory arrest. However, a reliable predictive model for the duration is absent. We aimed to compare the performance of the Chinese Donation after Circulatory Death Nomogram (C-DCD-Nomogram) and 3 other tools in a cohort of potential donors., METHODS: In this prospective, multicenter, observational study, data were obtained from 219 consecutive neurocritical patients in China. The patients were followed until circulatory death after withdrawal of life-sustaining treatment., RESULTS: The C-DCD-Nomogram performed well in predicting patient death within 30, 60, 120 and 240 minutes after withdrawal of life-sustaining treatment with c-statistics of 0.87, 0.88, 0.86 and 0.95, respectively. The DCD-N score was a poor predictor of death within 30, 60 and 240 minutes, with c-statistics of 0.63, 0.69 and 0.59, respectively, although it was able to predict patient death within 120 minutes, with a c-statistic of 0.73. Neither the University of Wisconsin DCD evaluation tool (UWDCD) nor the United Network for Organ Sharing (UNOS) criteria was able to predict patient death within 30, 60, 120 and 240 minutes after withdrawal of life-sustaining treatment (UWDCD tool: 0.48, 0.45, 0.49 and 0.57; UNOS criteria: 0.50, 0.53, 0.51 and 0.63)., CONCLUSION: The C-DCD-Nomogram is superior to the other 3 tools for predicting death within a limited duration after withdrawal of life-sustaining treatment in Chinese neurocritical patients. Thus, it appears to be a reliable tool identifying potential donors after circulatory death. Copyright © 2018. Published by Elsevier Inc.","container-title":"The Journal of heart and lung transplantation : the official publication of the International Society for Heart Transplantation","DOI":"10.1016/j.healun.2017.09.015","issue":"3","journalAbbreviation":"The Journal of heart and lung transplantation : the official publication of the International Society for Heart Transplantation","note":"publisher-place: United States","page":"358-364","title":"Prediction of potential for organ donation after circulatory death in neurocritical patients.","volume":"37","author":[{"family":"Xu","given":"Guixing"},{"family":"Guo","given":"Zhiyong"},{"family":"Liang","given":"Wenhua"},{"family":"Xin","given":"Erye"},{"family":"Liu","given":"Bin"},{"family":"Xu","given":"Ye"},{"family":"Luan","given":"Zhongqin"},{"family":"Schroder","given":"Paul Michael"},{"family":"Manyalich","given":"Marti"},{"family":"Ko","given":"Dicken Shiu-Chung"},{"family":"He","given":"Xiaoshun"}],"issued":{"date-parts":[["2018"]]}}},{"id":4,"uris":["http://zotero.org/users/9778029/items/ZKIZKPFM"],"itemData":{"id":4,"type":"article-journal","abstract":"BACKGROUND: Donation after circulatory death (DCD) is a procedure in which after planned withdrawal of life-sustaining treatment (WLST), the dying process is monitored. A DCD procedure can only be continued if the potential organ donor dies shortly after WLST. This study performed an external validation of 2 existing prediction models to identify potentially DCD candidates, using one of the largest cohorts., METHODS: This multicenter retrospective study analyzed all patients eligible for DCD donation from 2010 to 2015. The first model (DCD-N score) assigned points for absence of neurological reflexes and oxygenation index. The second model, a linear prediction model (LPDCD), yielded the probability of death within 60 min. This study determined discrimination (c-statistic) and calibration (Hosmer and Lemeshow test) for both models., RESULTS: This study included 394 patients, 283 (72%) died within 60 min after WLST. The DCD-N score had a c-statistic of 0.77 (95% confidence intervals, 0.71-0.83) and the LPDCD model 0.75 (95% confidence intervals, 0.68-0.81). Calibration of the LPDCD 60-min model proved to be poor (Hosmer and Lemeshow test, P &lt; 0.001)., CONCLUSIONS: The DCD-N score and the LPDCD model showed good discrimination but poor calibration for predicting the probability of death within 60 min. Construction of a new prediction model on a large data set is needed to obtain better calibration. Copyright © 2020 The Author(s). Published by Wolters Kluwer Health, Inc.","container-title":"Transplantation","DOI":"10.1097/TP.0000000000003430","issue":"6","journalAbbreviation":"Transplantation","note":"publisher-place: United States","page":"1311-1316","title":"External Validation of the DCD-N Score and a Linear Prediction Model to Identify Potential Candidates for Organ Donation After Circulatory Death: A Nationwide Multicenter Cohort Study.","volume":"105","author":[{"family":"Nijhoff","given":"Maaike F"},{"family":"Pol","given":"Robert A"},{"family":"Volbeda","given":"Meint"},{"family":"Kotsopoulos","given":"Angela M M"},{"family":"Sonneveld","given":"Johan P C"},{"family":"Otterspoor","given":"Luuk"},{"family":"Abdo","given":"Wilson F"},{"family":"Silderhuis","given":"Vera M"},{"family":"El Moumni","given":"Mostafa"},{"family":"Moers","given":"Cyril"}],"issued":{"date-parts":[["2021"]]}},"label":"page"}],"schema":"https://github.com/citation-style-language/schema/raw/master/csl-citation.json"} </w:instrText>
      </w:r>
      <w:r w:rsidR="00B14E5C">
        <w:fldChar w:fldCharType="separate"/>
      </w:r>
      <w:r w:rsidR="00232FA2" w:rsidRPr="00232FA2">
        <w:t>(11,15,23,25)</w:t>
      </w:r>
      <w:r w:rsidR="00B14E5C">
        <w:fldChar w:fldCharType="end"/>
      </w:r>
      <w:r w:rsidR="00B14E5C">
        <w:t xml:space="preserve"> with a total of 1,181 patients</w:t>
      </w:r>
      <w:r w:rsidR="000F6EFD">
        <w:t xml:space="preserve"> The remaining 3 articles</w:t>
      </w:r>
      <w:r w:rsidR="00B14E5C">
        <w:t xml:space="preserve"> </w:t>
      </w:r>
      <w:r w:rsidR="00B14E5C">
        <w:fldChar w:fldCharType="begin"/>
      </w:r>
      <w:r w:rsidR="00232FA2">
        <w:instrText xml:space="preserve"> ADDIN ZOTERO_ITEM CSL_CITATION {"citationID":"kSMl7eqE","properties":{"formattedCitation":"(13,21,26)","plainCitation":"(13,21,26)","noteIndex":0},"citationItems":[{"id":25,"uris":["http://zotero.org/users/9778029/items/9M84RZWT"],"itemData":{"id":25,"type":"article-journal","abstract":"BACKGROUND: Successful donation of organs after cardiac death (DCD) requires identification of patients who will die within 60 min of withdrawal of life-sustaining treatment (WLST). We aimed to validate a straightforward model to predict the likelihood of death within 60 min of WLST in patients with irreversible brain injury., METHODS: In this multicentre, observational study, we prospectively enrolled consecutive comatose patients with irreversible brain injury undergoing WLST at six medical centres in the USA and the Netherlands. We assessed four clinical characteristics (corneal reflex, cough reflex, best motor response, and oxygenation index) as predictor variables, which were selected on the basis of previous findings. We excluded patients who had brain death or were not intubated. The primary endpoint was death within 60 min of WLST. We used univariate and multivariable logistic regression analyses to assess associations with predictor variables. Points attributed to each variable were summed to create a predictive score for cardiac death in patients in neurocritical state (the DCD-N score). We assessed performance of the score using area under the curve analysis., FINDINGS: We included 178 patients, 82 (46%) of whom died within 60 min of WLST. Absent corneal reflexes (odds ratio [OR] 2.67, 95% CI 1.19-6.01; p=0.0173; 1 point), absent cough reflex (4.16, 1.79-9.70; p=0.0009; 2 points), extensor or absent motor responses (2.99, 1.22-7.34; p=0.0168; 1 point), and an oxygenation index score of more than 3.0 (2.31, 1.10-4.88; p=0.0276; 1 point) were predictive of death within 60 min of WLST. 59 of 82 patients who died within 60 min of WLST had DCD-N scores of 3 or more (72% sensitivity), and 75 of 96 of those who did not die within this interval had scores of 0-2 (78% specificity); taking into account the prevalence of death within 60 min in this population, a score of 3 or more was translated into a 74% chance of death within 60 min (positive predictive value) and a score of 0-2 translated into a 77% chance of survival beyond 60 min (negative predictive value)., INTERPRETATION: The DCD-N score can be used to predict potential candidates for DCD in patients with non-survivable brain injury. However, this score needs to be tested specifically in a cohort of potential donors participating in DCD protocols., FUNDING: None. Copyright © 2012 Elsevier Ltd. All rights reserved.","container-title":"The Lancet. Neurology","DOI":"10.1016/S1474-4422(12)70060-1","issue":"5","journalAbbreviation":"The Lancet. Neurology","note":"publisher-place: England","page":"414-9","title":"Prediction of potential for organ donation after cardiac death in patients in neurocritical state: a prospective observational study.","volume":"11","author":[{"family":"Rabinstein","given":"Alejandro A"},{"family":"Yee","given":"Alan H"},{"family":"Mandrekar","given":"Jay"},{"family":"Fugate","given":"Jennifer E"},{"family":"Groot","given":"Yorick J","non-dropping-particle":"de"},{"family":"Kompanje","given":"Erwin J O"},{"family":"Shutter","given":"Lori A"},{"family":"Freeman","given":"W David"},{"family":"Rubin","given":"Michael A"},{"family":"Wijdicks","given":"Eelco F M"}],"issued":{"date-parts":[["2012"]]}}},{"id":9053,"uris":["http://zotero.org/users/9778029/items/KQEWIYCW"],"itemData":{"id":9053,"type":"article-journal","abstract":"Shortage of organs for transplantation has led to the renewed interest in donation after circulatory-determination of death (DCDD). We conducted a  retrospective analysis (2001-2009) and a subsequent prospective validation (2010)  of liver Maastricht-Category-3-DCDD and donation-after-brain-death (DBD) offers  to our program. Accepted and declined offers were compared. Accepted DCDD offers  were divided into donors who went on to cardiac arrest and those who did not.  Donors who arrested were divided into those producing grafts that were  transplanted or remained unused. Descriptive comparisons and regression analyses  were performed to assess predictor models of donor cardiac arrest and graft  utilization. Variables from the multivariate analysis were prospectively  validated. Of 1579 DCDD offers, 621 were accepted, and of these, 400 experienced  cardiac arrest after withdrawal of support. Of these, 173 livers were  transplanted. In the DCDD group, donor age &lt; 40 years, use of inotropes and  absence of gag/cough reflexes were predictors of cardiac arrest. Donor age &gt;50  years, BMI &gt;30, warm ischemia time &gt;25 minutes, ITU stay &gt;7 days and ALT ≥ 4×  normal rates were risk factors for not using the graft. These variables had  excellent sensitivity and specificity for the prediction of cardiac arrest (AUROC  = 0.835) and graft use (AUROC = 0.748) in the 2010 prospective validation. These  models can feasibly predict cardiac arrest in potential DCDDs and graft  usability, helping to avoid unnecessary recoveries and healthcare expenditure.","container-title":"American journal of transplantation : official journal of the American Society of Transplantation and the American Society of Transplant Surgeons","DOI":"10.1111/j.1600-6143.2012.04242.x","ISSN":"1600-6143 1600-6135","issue":"12","journalAbbreviation":"Am J Transplant","language":"eng","license":"© Copyright 2012 The American Society of Transplantation and the American Society of Transplant Surgeons.","note":"publisher-place: United States\nPMID: 23016623","page":"3414-3424","title":"Prediction models of donor arrest and graft utilization in liver transplantation from maastricht-3 donors after circulatory death.","volume":"12","author":[{"family":"Davila","given":"D."},{"family":"Ciria","given":"R."},{"family":"Jassem","given":"W."},{"family":"Briceño","given":"J."},{"family":"Littlejohn","given":"W."},{"family":"Vilca-Meléndez","given":"H."},{"family":"Srinivasan","given":"P."},{"family":"Prachalias","given":"A."},{"family":"O'Grady","given":"J."},{"family":"Rela","given":"M."},{"family":"Heaton","given":"N."}],"issued":{"date-parts":[["2012",12]]}}},{"id":9055,"uris":["http://zotero.org/users/9778029/items/6LZPBWYE"],"itemData":{"id":9055,"type":"article-journal","abstract":"Summary Although the use of donation after circulatory death (DCD) donors has increased lung transplant activity, 25–40% of intended DCD donors do not convert to actual donation because of no progression to asystole in the required time frame after withdrawal of cardiorespiratory support (WCRS). No studies have specifically focussed on DCD lung donor progression. This retrospective study reviewed intended DCD lung donors to make a prediction model of the likelihood of progression to death using logistic regression and classification and regression tree (CART). Between 2014 and 2018, 159 of 334 referred DCD donors were accepted, with 100 progressing to transplant, while 59 (37%) did not progress. In logistic regression, a length of ICU stay ≤ 5 days, severe infra-tentorial brain damage on imaging and use of vasopressin were related with the progression to actual donation. CART modelling of the likelihood of death within 90-minute post-WCRS provided prediction with a sensitivity of 1.00 and positive predictive value of 0.56 in the validation data set. In the nonprogressed DCD group, 26 died within 6 h post-WCRS. Referral received early after ICU admission, with nonspontaneous ventilatory mode, deep coma and severe infra-tentorial damage were relevant predictors. The CART model is useful to exclude DCD donor candidates with low probability of progression.","container-title":"Transplant International","DOI":"https://doi.org/10.1111/tri.13862","issue":"5","note":"_eprint: https://onlinelibrary.wiley.com/doi/pdf/10.1111/tri.13862","page":"906-915","title":"Improving the predictability of time to death in controlled donation after circulatory death lung donors","volume":"34","author":[{"family":"Okahara","given":"Shuji"},{"family":"Snell","given":"Gregory I."},{"family":"McDonald","given":"Mark"},{"family":"D’Costa","given":"Rohit"},{"family":"Opdam","given":"Helen"},{"family":"Pilcher","given":"David V."},{"family":"Levvey","given":"Bronwyn"}],"issued":{"date-parts":[["2021"]]}}}],"schema":"https://github.com/citation-style-language/schema/raw/master/csl-citation.json"} </w:instrText>
      </w:r>
      <w:r w:rsidR="00B14E5C">
        <w:fldChar w:fldCharType="separate"/>
      </w:r>
      <w:r w:rsidR="00232FA2" w:rsidRPr="00232FA2">
        <w:t>(13,21,26)</w:t>
      </w:r>
      <w:r w:rsidR="00B14E5C">
        <w:fldChar w:fldCharType="end"/>
      </w:r>
      <w:r w:rsidR="000F6EFD">
        <w:t xml:space="preserve"> did not specify the type of ICU that the patients originated from totalling 757 patients.</w:t>
      </w:r>
    </w:p>
    <w:p w14:paraId="0EA10141" w14:textId="27F08C26" w:rsidR="00F42FC6" w:rsidRDefault="00EA3A31">
      <w:r>
        <w:t xml:space="preserve">The majority of articles included death within 60 minutes in their evaluation of variables and/or models with the exception 5 </w:t>
      </w:r>
      <w:r>
        <w:fldChar w:fldCharType="begin"/>
      </w:r>
      <w:r w:rsidR="00232FA2">
        <w:instrText xml:space="preserve"> ADDIN ZOTERO_ITEM CSL_CITATION {"citationID":"AonfSmw6","properties":{"formattedCitation":"(10,12,16,24,26)","plainCitation":"(10,12,16,24,26)","noteIndex":0},"citationItems":[{"id":34,"uris":["http://zotero.org/users/9778029/items/UT3UR4VR"],"itemData":{"id":34,"type":"article-journal","abstract":"BACKGROUND: Little information exists about the expected time to death after terminal withdrawal of mechanical ventilation. We sought to determine the independent predictors of time to death after withdrawal of mechanical ventilation., METHODS: We conducted a secondary analysis from a cluster randomized trial of an end-of-life care intervention. We studied 1,505 adult patients in 14 hospitals in Washington State who died within or shortly after discharge from an ICU following terminal withdrawal of mechanical ventilation (August 2003 to February 2008). Time to death and its predictors were abstracted from the patients' charts and death certificates. Predictors included demographics, proxies of severity of illness, life-sustaining therapies, and International Classification of Diseases, 9th ed., Clinical Modification codes., RESULTS: The median (interquartile range [IQR]) age of the cohort was 71 years (58-80 years), and 44% were women. The median (IQR) time to death after withdrawal of ventilation was 0.93 hours (0.25-5.5 hours). Using Cox regression, the independent predictors of a shorter time to death were nonwhite race (hazard ratio [HR], 1.17; 95% CI, 1.01-1.35), number of organ failures (per-organ HR, 1.11; 95% CI, 1.04-1.19), vasopressors (HR, 1.67; 95% CI, 1.49-1.88), IV fluids (HR, 1.16; 95% CI, 1.01-1.32), and surgical vs medical service (HR, 1.29; 95% CI, 1.06-1.56). Predictors of longer time to death were older age (per-decade HR, 0.95; 95% CI, 0.90-0.99) and female sex (HR, 0.86; 95% CI, 0.77-0.97)., CONCLUSIONS: Time to death after withdrawal of mechanical ventilation varies widely, yet the majority of patients die within 24 hours. Subsequent validation of these predictors may help to inform family counseling at the end of life.","container-title":"Chest","DOI":"10.1378/chest.10-0289","issue":"2","journalAbbreviation":"Chest","note":"publisher-place: United States","page":"289-97","title":"Predictors of time to death after terminal withdrawal of mechanical ventilation in the ICU.","volume":"138","author":[{"family":"Cooke","given":"Colin R"},{"family":"Hotchkin","given":"David L"},{"family":"Engelberg","given":"Ruth A"},{"family":"Rubinson","given":"Lewis"},{"family":"Curtis","given":"J Randall"}],"issued":{"date-parts":[["2010"]]}}},{"id":31,"uris":["http://zotero.org/users/9778029/items/SLSIIBZF"],"itemData":{"id":31,"type":"article-journal","abstract":"CONTEXT: Most deaths in intensive care units occur after limitation or withdrawal of life-sustaining therapies. Often these patients require opioids to assuage suffering; yet, little has been documented concerning their use in the medical intensive care unit., OBJECTIVES: To determine the dose and factors influencing the use of opioids in patients undergoing terminal withdrawal of mechanical ventilation in this setting., METHODS: Data were prospectively collected from 74 consecutive patients expected to die soon after extubation. The doses of morphine, effect on time to death, and relation of dose to diagnostic categories were analyzed., RESULTS: The mean (+/-standard deviation) dose of morphine given to patients during the last hour of mechanical ventilation was 5.3mg/hour. Patients dying after extubation received 10.6 mg/hour just before death. Immediately before extubation, the dose correlated directly with chronic medical opioid use and sepsis with respiratory failure and inversely with coma after cardiopulmonary resuscitation or a primary neurological event. After terminal extubation, the final morphine dose correlated directly with the presence of sepsis with respiratory failure and chronic pulmonary disease. The mean time to death after terminal extubation was 152.7 +/- 229.5 minutes without correlation with premorbid diagnoses. After extubation, each 1mg/hour increment of morphine infused during the last hour of life was associated with a delay of death by 7.9 minutes (P = 0.011)., CONCLUSION: Premorbid conditions may influence the dose of morphine given to patients undergoing terminal withdrawal of mechanical ventilation. Higher doses of morphine are associated with a longer time to death. Copyright © 2011 U.S. Cancer Pain Relief Committee. Published by Elsevier Inc. All rights reserved.","container-title":"Journal of pain and symptom management","DOI":"10.1016/j.jpainsymman.2010.10.256","issue":"1","journalAbbreviation":"Journal of pain and symptom management","note":"publisher-place: United States","page":"44-51","title":"The infusion of opioids during terminal withdrawal of mechanical ventilation in the medical intensive care unit.","volume":"42","author":[{"family":"Mazer","given":"Mark A"},{"family":"Alligood","given":"Chad M"},{"family":"Wu","given":"Qiang"}],"issued":{"date-parts":[["2011"]]}}},{"id":15,"uris":["http://zotero.org/users/9778029/items/29BWBX26"],"itemData":{"id":15,"type":"article-journal","abstract":"BACKGROUND: Discussions about withdrawal of life-sustaining therapies often include family members of critically ill patients. These conversations should address essential components of the dying process, including expected time to death after withdrawal., OBJECTIVES: The study objective was to aid physician communication about the dying process by identifying predictors of time to death after terminal withdrawal of mechanical ventilation., METHODS: We conducted an observational analysis from a single-center, before-after evaluation of an intervention to improve palliative care. We studied 330 patients who died after terminal withdrawal of mechanical ventilation. Predictors included patient demographics, laboratory, respiratory, and physiologic variables, and medication use., RESULTS: The median time to death for the entire cohort was 0.58 hours (interquartile range (IQR) 0.22-2.25 hours) after withdrawal of mechanical ventilation. Using Cox regression, independent predictors of shorter time to death included higher positive end-expiratory pressure (per 1 cm H2O hazard ratio [HR], 1.07; 95% CI 1.04-1.11); higher static pressure (per 1 cm H2O HR, 1.03; 95% CI 1.01-1.04); extubation prior to death (HR, 1.41; 95% CI 1.06-1.86); and presence of diabetes (HR, 1.75; 95% CI 1.25-2.44). Higher noninvasive mean arterial pressure predicted longer time to death (per 1 mmHg HR, 0.98; 95% CI 0.97-0.99)., CONCLUSIONS: Comorbid illness and key respiratory and physiologic parameters may inform physician predictions of time to death after withdrawal of mechanical ventilation. An understanding of the predictors of time to death may facilitate discussions with family members of dying patients and improve communication about end-of-life care.","container-title":"Journal of palliative medicine","DOI":"10.1089/jpm.2015.0115","issue":"12","journalAbbreviation":"Journal of palliative medicine","note":"publisher-place: United States","page":"1040-7","title":"Time to Death after Terminal Withdrawal of Mechanical Ventilation: Specific Respiratory and Physiologic Parameters May Inform Physician Predictions.","volume":"18","author":[{"family":"Long","given":"Ann C"},{"family":"Muni","given":"Sarah"},{"family":"Treece","given":"Patsy D"},{"family":"Engelberg","given":"Ruth A"},{"family":"Nielsen","given":"Elizabeth L"},{"family":"Fitzpatrick","given":"Annette L"},{"family":"Curtis","given":"J Randall"}],"issued":{"date-parts":[["2015"]]}}},{"id":6,"uris":["http://zotero.org/users/9778029/items/9BAX4DBR"],"itemData":{"id":6,"type":"article-journal","abstract":"PURPOSE: Donation after circulatory determination of death (DCD) has been performed in Canada since 2006. Numerous aspects of donor management remain controversial., METHODS: We performed a multicentre cohort study involving potential DCD donors in western Canada (2008-2017), as well as recipients of their organs, to describe donor characteristics and critical care practices, and their relation to one-year recipient and graft survival., RESULTS: There were 257 patients in four provinces that underwent withdrawal of life-sustaining therapies (WLST) in anticipation of possible DCD. The proportion of patients that died within two hours of WLST ranged from 67% to 88% across provinces (P = 0.06), and was predicted by deeper coma (P = 0.01), loss of pupillary light or corneal reflexes (P = 0.02), and vasopressor use (P = 0.01). There were significant differences between provinces in time intervals from onset of hypotension to death (9-11 min; P = 0.02) and death to vascular cannulation (7-10 min; P &lt; 0.001). There was inconsistency in pre-mortem heparin administration (82-96%; P = 0.03), including timing (before vs after WLST; P &lt; 0.001) and dose (&gt;= 300 vs &lt; 300 units.kg-1; P &lt; 0.001). Donation after circulatory death provided organs for 321 kidney, 81 liver, and 50 lung transplants. One-year recipient and graft survival did not differ among provinces (range 85-90%, P = 0.45). Predictors of death or graft failure included older recipient age (odds ratio [OR] per year, 1.04; 95% confidence interval [CI],1.01 to 1.07) and male donor sex (OR, 3.35; 95% CI, 1.39 to 8.09), but not time intervals between WLST and cannulation or practices related to heparin use., CONCLUSION: There is significant variability in critical care DCD practices in western Canada, but this has not resulted in significant differences in recipient or graft survival. Further research is required to guide optimal management of potential DCD donors.","container-title":"Canadian journal of anaesthesia = Journal canadien d'anesthesie","DOI":"10.1007/s12630-020-01594-8","issue":"5","journalAbbreviation":"Canadian journal of anaesthesia = Journal canadien d'anesthesie","note":"publisher-place: United States","page":"521-531","title":"Donation after circulatory determination of death in western Canada: a multicentre study of donor characteristics and critical care practices.","volume":"67","author":[{"family":"Kramer","given":"Andreas H"},{"family":"Holliday","given":"Kerry"},{"family":"Keenan","given":"Sean"},{"family":"Isac","given":"George"},{"family":"Kutsogiannis","given":"Demetrios J"},{"family":"Kneteman","given":"Norman M"},{"family":"Robertson","given":"Adrian"},{"family":"Nickerson","given":"Peter"},{"family":"Tibbles","given":"Lee Anne"}],"issued":{"date-parts":[["2020"]]}}},{"id":9055,"uris":["http://zotero.org/users/9778029/items/6LZPBWYE"],"itemData":{"id":9055,"type":"article-journal","abstract":"Summary Although the use of donation after circulatory death (DCD) donors has increased lung transplant activity, 25–40% of intended DCD donors do not convert to actual donation because of no progression to asystole in the required time frame after withdrawal of cardiorespiratory support (WCRS). No studies have specifically focussed on DCD lung donor progression. This retrospective study reviewed intended DCD lung donors to make a prediction model of the likelihood of progression to death using logistic regression and classification and regression tree (CART). Between 2014 and 2018, 159 of 334 referred DCD donors were accepted, with 100 progressing to transplant, while 59 (37%) did not progress. In logistic regression, a length of ICU stay ≤ 5 days, severe infra-tentorial brain damage on imaging and use of vasopressin were related with the progression to actual donation. CART modelling of the likelihood of death within 90-minute post-WCRS provided prediction with a sensitivity of 1.00 and positive predictive value of 0.56 in the validation data set. In the nonprogressed DCD group, 26 died within 6 h post-WCRS. Referral received early after ICU admission, with nonspontaneous ventilatory mode, deep coma and severe infra-tentorial damage were relevant predictors. The CART model is useful to exclude DCD donor candidates with low probability of progression.","container-title":"Transplant International","DOI":"https://doi.org/10.1111/tri.13862","issue":"5","note":"_eprint: https://onlinelibrary.wiley.com/doi/pdf/10.1111/tri.13862","page":"906-915","title":"Improving the predictability of time to death in controlled donation after circulatory death lung donors","volume":"34","author":[{"family":"Okahara","given":"Shuji"},{"family":"Snell","given":"Gregory I."},{"family":"McDonald","given":"Mark"},{"family":"D’Costa","given":"Rohit"},{"family":"Opdam","given":"Helen"},{"family":"Pilcher","given":"David V."},{"family":"Levvey","given":"Bronwyn"}],"issued":{"date-parts":[["2021"]]}}}],"schema":"https://github.com/citation-style-language/schema/raw/master/csl-citation.json"} </w:instrText>
      </w:r>
      <w:r>
        <w:fldChar w:fldCharType="separate"/>
      </w:r>
      <w:r w:rsidR="00232FA2" w:rsidRPr="00232FA2">
        <w:t>(10,12,16,24,26)</w:t>
      </w:r>
      <w:r>
        <w:fldChar w:fldCharType="end"/>
      </w:r>
      <w:r>
        <w:t xml:space="preserve"> that did not evaluate this outcome.</w:t>
      </w:r>
      <w:r w:rsidR="00DA234A">
        <w:t xml:space="preserve"> The percentage of patients who died within 60 minutes ranged from 44-76% across these articles.</w:t>
      </w:r>
      <w:r>
        <w:t xml:space="preserve"> </w:t>
      </w:r>
      <w:r w:rsidR="00DA234A">
        <w:t xml:space="preserve">Eight articles </w:t>
      </w:r>
      <w:r w:rsidR="00DA234A">
        <w:fldChar w:fldCharType="begin"/>
      </w:r>
      <w:r w:rsidR="00232FA2">
        <w:instrText xml:space="preserve"> ADDIN ZOTERO_ITEM CSL_CITATION {"citationID":"wqKBpPhi","properties":{"formattedCitation":"(4,13,15,17,18,23,24,27)","plainCitation":"(4,13,15,17,18,23,24,27)","noteIndex":0},"citationItems":[{"id":25,"uris":["http://zotero.org/users/9778029/items/9M84RZWT"],"itemData":{"id":25,"type":"article-journal","abstract":"BACKGROUND: Successful donation of organs after cardiac death (DCD) requires identification of patients who will die within 60 min of withdrawal of life-sustaining treatment (WLST). We aimed to validate a straightforward model to predict the likelihood of death within 60 min of WLST in patients with irreversible brain injury., METHODS: In this multicentre, observational study, we prospectively enrolled consecutive comatose patients with irreversible brain injury undergoing WLST at six medical centres in the USA and the Netherlands. We assessed four clinical characteristics (corneal reflex, cough reflex, best motor response, and oxygenation index) as predictor variables, which were selected on the basis of previous findings. We excluded patients who had brain death or were not intubated. The primary endpoint was death within 60 min of WLST. We used univariate and multivariable logistic regression analyses to assess associations with predictor variables. Points attributed to each variable were summed to create a predictive score for cardiac death in patients in neurocritical state (the DCD-N score). We assessed performance of the score using area under the curve analysis., FINDINGS: We included 178 patients, 82 (46%) of whom died within 60 min of WLST. Absent corneal reflexes (odds ratio [OR] 2.67, 95% CI 1.19-6.01; p=0.0173; 1 point), absent cough reflex (4.16, 1.79-9.70; p=0.0009; 2 points), extensor or absent motor responses (2.99, 1.22-7.34; p=0.0168; 1 point), and an oxygenation index score of more than 3.0 (2.31, 1.10-4.88; p=0.0276; 1 point) were predictive of death within 60 min of WLST. 59 of 82 patients who died within 60 min of WLST had DCD-N scores of 3 or more (72% sensitivity), and 75 of 96 of those who did not die within this interval had scores of 0-2 (78% specificity); taking into account the prevalence of death within 60 min in this population, a score of 3 or more was translated into a 74% chance of death within 60 min (positive predictive value) and a score of 0-2 translated into a 77% chance of survival beyond 60 min (negative predictive value)., INTERPRETATION: The DCD-N score can be used to predict potential candidates for DCD in patients with non-survivable brain injury. However, this score needs to be tested specifically in a cohort of potential donors participating in DCD protocols., FUNDING: None. Copyright © 2012 Elsevier Ltd. All rights reserved.","container-title":"The Lancet. Neurology","DOI":"10.1016/S1474-4422(12)70060-1","issue":"5","journalAbbreviation":"The Lancet. Neurology","note":"publisher-place: England","page":"414-9","title":"Prediction of potential for organ donation after cardiac death in patients in neurocritical state: a prospective observational study.","volume":"11","author":[{"family":"Rabinstein","given":"Alejandro A"},{"family":"Yee","given":"Alan H"},{"family":"Mandrekar","given":"Jay"},{"family":"Fugate","given":"Jennifer E"},{"family":"Groot","given":"Yorick J","non-dropping-particle":"de"},{"family":"Kompanje","given":"Erwin J O"},{"family":"Shutter","given":"Lori A"},{"family":"Freeman","given":"W David"},{"family":"Rubin","given":"Michael A"},{"family":"Wijdicks","given":"Eelco F M"}],"issued":{"date-parts":[["2012"]]}}},{"id":18,"uris":["http://zotero.org/users/9778029/items/WNF856A4"],"itemData":{"id":18,"type":"article-journal","abstract":"Reliable prediction of time of death after withdrawal of life-sustaining treatment in patients with devastating neurological injury is crucial to successful donation after cardiac death. Herein, we conducted a study of 419 neurocritical patients who underwent life support withdrawal at four neurosurgical centers in China. Based on a retrospective cohort, we used multivariate Cox regression analysis to identify prognostic factors for patient death, which were then integrated into a nomogram. The model was calibrated and validated using data from an external retrospective cohort and a prospective cohort. We identified 10 variables that were incorporated into a nomogram. The C-indexes for predicting the 60-min death probability in the training, external validation and prospective validation cohorts were 0.96 (0.93-0.98), 0.94 (0.91-0.97), and 0.99 (0.97-1.00), respectively. The calibration plots after WLST showed an optimal agreement between the prediction of time to death by the nomogram and the actual observation for all cohorts. Then we identified 22, 26 and 37 as cut-points for risk stratification into four groups. Kaplan-Meier curves indicated distinct prognoses between patients in the different risk groups (p &lt; 0.001). In conclusion, we have developed and validated a nomogram to accurately identify potential cardiac death donors in neurocritical patients in a Chinese population. © Copyright 2015 The American Society of Transplantation and the American Society of Transplant Surgeons.","container-title":"American journal of transplantation : official journal of the American Society of Transplantation and the American Society of Transplant Surgeons","DOI":"10.1111/ajt.13231","issue":"8","journalAbbreviation":"American journal of transplantation : official journal of the American Society of Transplantation and the American Society of Transplant Surgeons","note":"publisher-place: United States","page":"2136-42","title":"Nomogram for Predicting Time to Death After Withdrawal of Life-Sustaining Treatment in Patients With Devastating Neurological Injury.","volume":"15","author":[{"family":"He","given":"X"},{"family":"Xu","given":"G"},{"family":"Liang","given":"W"},{"family":"Liu","given":"B"},{"family":"Xu","given":"Y"},{"family":"Luan","given":"Z"},{"family":"Lu","given":"Y"},{"family":"Ko","given":"D S C"},{"family":"Manyalich","given":"M"},{"family":"Schroder","given":"P M"},{"family":"Guo","given":"Z"}],"issued":{"date-parts":[["2015"]]}}},{"id":45,"uris":["http://zotero.org/users/9778029/items/AHJWJLH2"],"itemData":{"id":45,"type":"article-journal","abstract":"Background: Organ donation after circulatory determined death (DCD) accounts for 17% of all deceased organ donors in Canada, a fraction of its theoretical potential1. Up to half of all potential DCD patients are unable to donate because they do not die within currently required time limits to minimize organ ischemic damage2. The inability to predict time to death results in additional stress for families, a reduced number of successful donors, and increased costs for the health system. The DePPaRT (Death Physiology and Prediction After Removal of Therapy) study captured vital signs waveform data from 654 patients undergoing withdrawal of life sustaining therapy (WLST) in 22 centres in Canada, the Czech Republic, and the Netherlands. As reduced vital signs variability is associated with illness4,6,7, we hypothesized that the loss of heart rate and blood pressure variability in the hour prior to WLST might be useful in predicting time to death after WLST. Objective(s): To develop a model based on vital signs waveform variability capable of predicting whether a patient will die within the timelines required for organ donation (0.5, 1, and 2 hours after WLST). Method(s): Vital signs waveform data was available prior to WLST in 567 patients. This data was processed to obtain beat-to-beat event times series from the ECG and arterial blood pressure waveforms (R peak to R peak interval (RRI), systolic, diastolic, and pulse blood pressures), using CIMVA3,4. Each series was filtered to remove arrhythmias prior to the calculation of up to 53 measures of variability, using windows of 750 beats. We excluded patients that had prolonged WLST, namely patients with additional life supporting therapies removed after 10 minutes after the first act of WLST. Patients enrolled prior to and after March 2017 were used in the derivation (210 patients) and validation (105 patients) cohorts, respectively (Figure 1). All variability features were normalized to have a mean of 0 and a standard deviation of 1. We used random survival forests9 in R to develop a predictive model. The model yielded a probability of dying within each 15-minute interval up until 24 hours after WLST for each patient (Figure 2a). Probabilities at specific times on these curves (t = 0.5, 1, and 2 hours) were used as scores to predict if a given patient would die within these times. Features were ranked based on their importance over a 10-fold cross validation of the training set. The model was retrained using only the highest ranked variables, adding one variable at a time. We used all 210 patients from the training set and the 15 features required for the AUC to plateau (Figure 2b) in a final model tested on the validation set. Result(s): The derived model employing 15 variability features achieved a median AUC of 0.77, 0.8, and 0.77 for death within 0.5, 1, or 2 hours, respectively, on the validation set (Figure 3a). Nearly 91% of the patients with the highest scores died within 2 hours of WLST (Figure 3b). On our dataset, our model outperformed one of the highest performing models in the literature5,8 (Figure 3c). Conclusion(s): For the first time, a predictive model using only heart rate and blood pressure variability data to predict time to death after WLST has been shown to achieve superior performance to models derived using clinical data5. In the future, we will combine and evaluate models incorporating both variability and additional clinical variables. (Figure Presented).","container-title":"Canadian Journal of Anesthesia","DOI":"10.1007/s12630-019-01292-0","issue":"1 Supplement","journalAbbreviation":"Canadian Journal of Anesthesia","note":"publisher-place: Netherlands\npublisher: Springer","page":"S96-S100","title":"Predicting time to death after the withdrawal of life supporting therapies using variability analysis of vital signs waveform data","volume":"66","author":[{"literal":"Scales"},{"literal":"Herry C."},{"literal":"Van Beinum A."},{"literal":"Hogue M."},{"literal":"Hornby L."},{"literal":"Dhanani S."},{"literal":"Seely A.J."}],"issued":{"date-parts":[["2019"]]}}},{"id":28,"uris":["http://zotero.org/users/9778029/items/UY2Z6TPV"],"itemData":{"id":28,"type":"article-journal","abstract":"OBJECTIVE: Organ donation after cardiac death increases the number of donor organs. In controlled donation after cardiac death donors, the period between withdrawal of life-sustaining treatment and cardiac arrest is one of the parameters used to assess whether organs are suitable for transplantation. The objective of this study was to identify donation after cardiac death donor characteristics that affect the interval between withdrawal of life-sustaining treatment and cardiac death., DESIGN: Prospective multicenter study of observational data., PATIENTS: All potential donation after cardiac death donors in The Netherlands between May 2007 and June 2009 were identified., INTERVENTIONS: None., MEASUREMENTS AND MAIN RESULTS: Of the 242 potential donation after cardiac death donors, 211 entered analysis, 76% of them died within 60 mins, and 83% died within 120 mins after withdrawal of life-sustaining treatment. The median time to death was 20 mins (range 1 min to 3.8 days). Controlled mechanical ventilation, use of norepinephrine, absence of reflexes, neurologic deficit as cause of death, and absence of cardiovascular comorbidity were associated with death within 60 and 120 mins. The use of analgesics, sedatives, or extubation did not significantly influence the moment of death. In the multivariable logistic regression analysis, controlled mechanical ventilation remained a risk factor for death within 60 mins, and norepinephrine administration and absence of cardiovascular comorbidity remained risk factors for death within 120 mins. The clinical judgment of the intensivist predicted death within 60 and 120 mins with a sensitivity of 73% and 89%, respectively, and a specificity of 56% and 25%, respectively., CONCLUSION: Despite the identification of risk factors for early death and the additional value of the clinical judgment by the intensivist, it is not possible to reliably identify potential donation after cardiac death donors who will die within 1 or 2 hrs after life-sustaining treatment has been withdrawn. Consequently, a donation procedure should be initiated in every potential donor.","container-title":"Critical care medicine","DOI":"10.1097/CCM.0b013e318232e2e7","issue":"3","journalAbbreviation":"Critical care medicine","note":"publisher-place: United States","page":"766-9","title":"Prediction of time of death after withdrawal of life-sustaining treatment in potential donors after cardiac death*.","volume":"40","author":[{"family":"Wind","given":"Jentina"},{"family":"Snoeijs","given":"Maarten G J"},{"family":"Brugman","given":"Cees A"},{"family":"Vervelde","given":"Janneke"},{"family":"Zwaveling","given":"Janharm"},{"family":"Mook","given":"Walther N","non-dropping-particle":"van"},{"family":"Heurn","given":"Ernest L","non-dropping-particle":"van"}],"issued":{"date-parts":[["2012"]]}}},{"id":40,"uris":["http://zotero.org/users/9778029/items/DXSW4NGA"],"itemData":{"id":40,"type":"article-journal","abstract":"BACKGROUND: Donation after cardiac death is a method by which severely neurologically injured patients not fulfilling brain-death criteria can donate organs., OBJECTIVE: To develop an evaluation tool that can be used to predict if a patient is a suitable candidate for donation after cardiac death., METHODS: The University of Wisconsin Donation After Cardiac Death Evaluation Tool assigns numeric values to observable clinical parameters to yield an overall predictive score of suitability for donation after cardiac death. This evaluation tool is typically utilized in a critical care unit to evaluate patients with a severe neurological injury, who do not meet brain-death criteria, and for whom the physician and family have chosen to terminally withdraw life support. Each patient is disconnected from a ventilator and observed for up to 10 minutes. Observations are then scored to yield a prediction of suitability for donation after cardiac death., RESULTS: Using the University of Wisconsin Donation After Cardiac Death Evaluation Tool, we were able to predict suitability for donation after cardiac death 83.7% of the time, within a 60-minute period and 74.4% of the time within a 120-minute period. The actual results using the tool were higher when clinical observations were included in the donation after cardiac death evaluation--an overall accuracy of 88.4%.","container-title":"Progress in transplantation (Aliso Viejo, Calif.)","issue":"4","journalAbbreviation":"Progress in transplantation (Aliso Viejo, Calif.)","note":"publisher-place: United States","page":"265-73","title":"Development of the University of Wisconsin donation After Cardiac Death Evaluation Tool.","volume":"13","author":[{"family":"Lewis","given":"Jonathan"},{"family":"Peltier","given":"James"},{"family":"Nelson","given":"Helen"},{"family":"Snyder","given":"William"},{"family":"Schneider","given":"Kristi"},{"family":"Steinberger","given":"Dina"},{"family":"Anderson","given":"Michael"},{"family":"Krichevsky","given":"Alexander"},{"family":"Anderson","given":"James"},{"family":"Ellefson","given":"Jill"},{"family":"D'Alessandro","given":"Anthony"}],"issued":{"date-parts":[["2003"]]}}},{"id":9,"uris":["http://zotero.org/users/9778029/items/DT6KTM24"],"itemData":{"id":9,"type":"article-journal","abstract":"BACKGROUND: The success or failure of donation after circulatory death depends largely on the functional warm ischemia time, which is closely related to the duration between withdrawal of life-sustaining treatment and circulatory arrest. However, a reliable predictive model for the duration is absent. We aimed to compare the performance of the Chinese Donation after Circulatory Death Nomogram (C-DCD-Nomogram) and 3 other tools in a cohort of potential donors., METHODS: In this prospective, multicenter, observational study, data were obtained from 219 consecutive neurocritical patients in China. The patients were followed until circulatory death after withdrawal of life-sustaining treatment., RESULTS: The C-DCD-Nomogram performed well in predicting patient death within 30, 60, 120 and 240 minutes after withdrawal of life-sustaining treatment with c-statistics of 0.87, 0.88, 0.86 and 0.95, respectively. The DCD-N score was a poor predictor of death within 30, 60 and 240 minutes, with c-statistics of 0.63, 0.69 and 0.59, respectively, although it was able to predict patient death within 120 minutes, with a c-statistic of 0.73. Neither the University of Wisconsin DCD evaluation tool (UWDCD) nor the United Network for Organ Sharing (UNOS) criteria was able to predict patient death within 30, 60, 120 and 240 minutes after withdrawal of life-sustaining treatment (UWDCD tool: 0.48, 0.45, 0.49 and 0.57; UNOS criteria: 0.50, 0.53, 0.51 and 0.63)., CONCLUSION: The C-DCD-Nomogram is superior to the other 3 tools for predicting death within a limited duration after withdrawal of life-sustaining treatment in Chinese neurocritical patients. Thus, it appears to be a reliable tool identifying potential donors after circulatory death. Copyright © 2018. Published by Elsevier Inc.","container-title":"The Journal of heart and lung transplantation : the official publication of the International Society for Heart Transplantation","DOI":"10.1016/j.healun.2017.09.015","issue":"3","journalAbbreviation":"The Journal of heart and lung transplantation : the official publication of the International Society for Heart Transplantation","note":"publisher-place: United States","page":"358-364","title":"Prediction of potential for organ donation after circulatory death in neurocritical patients.","volume":"37","author":[{"family":"Xu","given":"Guixing"},{"family":"Guo","given":"Zhiyong"},{"family":"Liang","given":"Wenhua"},{"family":"Xin","given":"Erye"},{"family":"Liu","given":"Bin"},{"family":"Xu","given":"Ye"},{"family":"Luan","given":"Zhongqin"},{"family":"Schroder","given":"Paul Michael"},{"family":"Manyalich","given":"Marti"},{"family":"Ko","given":"Dicken Shiu-Chung"},{"family":"He","given":"Xiaoshun"}],"issued":{"date-parts":[["2018"]]}}},{"id":6,"uris":["http://zotero.org/users/9778029/items/9BAX4DBR"],"itemData":{"id":6,"type":"article-journal","abstract":"PURPOSE: Donation after circulatory determination of death (DCD) has been performed in Canada since 2006. Numerous aspects of donor management remain controversial., METHODS: We performed a multicentre cohort study involving potential DCD donors in western Canada (2008-2017), as well as recipients of their organs, to describe donor characteristics and critical care practices, and their relation to one-year recipient and graft survival., RESULTS: There were 257 patients in four provinces that underwent withdrawal of life-sustaining therapies (WLST) in anticipation of possible DCD. The proportion of patients that died within two hours of WLST ranged from 67% to 88% across provinces (P = 0.06), and was predicted by deeper coma (P = 0.01), loss of pupillary light or corneal reflexes (P = 0.02), and vasopressor use (P = 0.01). There were significant differences between provinces in time intervals from onset of hypotension to death (9-11 min; P = 0.02) and death to vascular cannulation (7-10 min; P &lt; 0.001). There was inconsistency in pre-mortem heparin administration (82-96%; P = 0.03), including timing (before vs after WLST; P &lt; 0.001) and dose (&gt;= 300 vs &lt; 300 units.kg-1; P &lt; 0.001). Donation after circulatory death provided organs for 321 kidney, 81 liver, and 50 lung transplants. One-year recipient and graft survival did not differ among provinces (range 85-90%, P = 0.45). Predictors of death or graft failure included older recipient age (odds ratio [OR] per year, 1.04; 95% confidence interval [CI],1.01 to 1.07) and male donor sex (OR, 3.35; 95% CI, 1.39 to 8.09), but not time intervals between WLST and cannulation or practices related to heparin use., CONCLUSION: There is significant variability in critical care DCD practices in western Canada, but this has not resulted in significant differences in recipient or graft survival. Further research is required to guide optimal management of potential DCD donors.","container-title":"Canadian journal of anaesthesia = Journal canadien d'anesthesie","DOI":"10.1007/s12630-020-01594-8","issue":"5","journalAbbreviation":"Canadian journal of anaesthesia = Journal canadien d'anesthesie","note":"publisher-place: United States","page":"521-531","title":"Donation after circulatory determination of death in western Canada: a multicentre study of donor characteristics and critical care practices.","volume":"67","author":[{"family":"Kramer","given":"Andreas H"},{"family":"Holliday","given":"Kerry"},{"family":"Keenan","given":"Sean"},{"family":"Isac","given":"George"},{"family":"Kutsogiannis","given":"Demetrios J"},{"family":"Kneteman","given":"Norman M"},{"family":"Robertson","given":"Adrian"},{"family":"Nickerson","given":"Peter"},{"family":"Tibbles","given":"Lee Anne"}],"issued":{"date-parts":[["2020"]]}}},{"id":41,"uris":["http://zotero.org/users/9778029/items/CCS6Z4LU"],"itemData":{"id":41,"type":"article-journal","abstract":"BACKGROUND: Acceptance of organs from controlled donation after circulatory death (cDCD) donors depends on the time to circulatory death. Here we aimed to develop and externally validate prediction models for circulatory death within 1 or 2 h after withdrawal of life-sustaining treatment. METHOD(S): In a multicenter, observational, prospective cohort study, we enrolled 409 potential cDCD donors. For model development, we applied the least absolute shrinkage and selection operator (LASSO) regression and machine learning-artificial intelligence analyses. Our LASSO models were validated using a previously published cDCD cohort. Additionally, we validated 3 existing prediction models using our data set. RESULT(S): For death within 1 and 2 h, the area under the curves (AUCs) of the LASSO models were 0.77 and 0.79, respectively, whereas for the artificial intelligence models, these were 0.79 and 0.81, respectively. We were able to identify 4% to 16% of the patients who would not die within these time frames with 100% accuracy. External validation showed that the discrimination of our models was good (AUCs 0.80 and 0.82, respectively), but they were not able to identify a subgroup with certain death after 1 to 2 h. Using our cohort to validate 3 previously published models showed AUCs ranging between 0.63 and 0.74. Calibration demonstrated that the models over- and underestimated the predicted probability of death. CONCLUSION(S): Our models showed a reasonable ability to predict circulatory death. External validation of our and 3 existing models illustrated that their predictive ability remained relatively stable. We accurately predicted a subset of patients who died after 1 to 2 h, preventing starting unnecessary donation preparations, which, however, need external validation in a prospective cohort.Copyright © 2022 Wolters Kluwer Health, Inc. All rights reserved.","container-title":"Transplantation","DOI":"10.1097/TP.0000000000004106","issue":"(Kotsopoulos) Department of Intensive Care, Elisabeth TweeSteden Hospital, Tilburg, the Netherlands. Department of Intensive Care Medicine, Radboud University Medical Center, Nijmegen, the Netherlands. Department of Critical Care, University of Groningen,","journalAbbreviation":"Transplantation","note":"publisher-place: United States\npublisher: NLM (Medline)","title":"Prospective Multicenter Observational Cohort Study on Time to Death in Potential Controlled Donation after Circulatory Death Donors-Development and External Validation of Prediction Models: The DCD III Study","author":[{"literal":"Kotsopoulos A."},{"literal":"Vos P."},{"literal":"Witjes M."},{"literal":"Volbeda M."},{"literal":"Franke H."},{"literal":"Epker J."},{"literal":"Sonneveld H."},{"literal":"Simons K."},{"literal":"Bronkhorst E."},{"literal":"Mullers R."},{"literal":"Jansen N."},{"literal":"van der Hoeven H."},{"literal":"Abdo W.F."}],"issued":{"date-parts":[["2022"]]}}}],"schema":"https://github.com/citation-style-language/schema/raw/master/csl-citation.json"} </w:instrText>
      </w:r>
      <w:r w:rsidR="00DA234A">
        <w:fldChar w:fldCharType="separate"/>
      </w:r>
      <w:r w:rsidR="00232FA2" w:rsidRPr="00232FA2">
        <w:t>(4,13,15,17,18,23,24,27)</w:t>
      </w:r>
      <w:r w:rsidR="00DA234A">
        <w:fldChar w:fldCharType="end"/>
      </w:r>
      <w:r w:rsidR="00DA234A">
        <w:t xml:space="preserve"> included death within 120 minutes</w:t>
      </w:r>
      <w:r w:rsidR="004238B4">
        <w:t xml:space="preserve"> which ranged from 54-91% of included patients.</w:t>
      </w:r>
    </w:p>
    <w:p w14:paraId="61ED30F7" w14:textId="235B1558" w:rsidR="00F42FC6" w:rsidRDefault="00F96A66">
      <w:r>
        <w:t xml:space="preserve">Mechanical ventilation was stopped at the point of WLST in all articles with the cessation of vasoactive agents in the majority. </w:t>
      </w:r>
      <w:r w:rsidR="004238B4">
        <w:t xml:space="preserve">The </w:t>
      </w:r>
      <w:r>
        <w:t xml:space="preserve">specific </w:t>
      </w:r>
      <w:r w:rsidR="004238B4">
        <w:t xml:space="preserve">process of withdrawal was </w:t>
      </w:r>
      <w:r w:rsidR="005D7B6A">
        <w:t xml:space="preserve">not typically </w:t>
      </w:r>
      <w:r>
        <w:lastRenderedPageBreak/>
        <w:t>detailed</w:t>
      </w:r>
      <w:r w:rsidR="005D7B6A">
        <w:t xml:space="preserve"> </w:t>
      </w:r>
      <w:r w:rsidR="004238B4">
        <w:t xml:space="preserve">with only </w:t>
      </w:r>
      <w:r w:rsidR="005D7B6A">
        <w:t xml:space="preserve">5 articles </w:t>
      </w:r>
      <w:r w:rsidR="005D7B6A">
        <w:fldChar w:fldCharType="begin"/>
      </w:r>
      <w:r w:rsidR="00232FA2">
        <w:instrText xml:space="preserve"> ADDIN ZOTERO_ITEM CSL_CITATION {"citationID":"BbqzkKUY","properties":{"formattedCitation":"(17,19\\uc0\\u8211{}21,27)","plainCitation":"(17,19–21,27)","noteIndex":0},"citationItems":[{"id":28,"uris":["http://zotero.org/users/9778029/items/UY2Z6TPV"],"itemData":{"id":28,"type":"article-journal","abstract":"OBJECTIVE: Organ donation after cardiac death increases the number of donor organs. In controlled donation after cardiac death donors, the period between withdrawal of life-sustaining treatment and cardiac arrest is one of the parameters used to assess whether organs are suitable for transplantation. The objective of this study was to identify donation after cardiac death donor characteristics that affect the interval between withdrawal of life-sustaining treatment and cardiac death., DESIGN: Prospective multicenter study of observational data., PATIENTS: All potential donation after cardiac death donors in The Netherlands between May 2007 and June 2009 were identified., INTERVENTIONS: None., MEASUREMENTS AND MAIN RESULTS: Of the 242 potential donation after cardiac death donors, 211 entered analysis, 76% of them died within 60 mins, and 83% died within 120 mins after withdrawal of life-sustaining treatment. The median time to death was 20 mins (range 1 min to 3.8 days). Controlled mechanical ventilation, use of norepinephrine, absence of reflexes, neurologic deficit as cause of death, and absence of cardiovascular comorbidity were associated with death within 60 and 120 mins. The use of analgesics, sedatives, or extubation did not significantly influence the moment of death. In the multivariable logistic regression analysis, controlled mechanical ventilation remained a risk factor for death within 60 mins, and norepinephrine administration and absence of cardiovascular comorbidity remained risk factors for death within 120 mins. The clinical judgment of the intensivist predicted death within 60 and 120 mins with a sensitivity of 73% and 89%, respectively, and a specificity of 56% and 25%, respectively., CONCLUSION: Despite the identification of risk factors for early death and the additional value of the clinical judgment by the intensivist, it is not possible to reliably identify potential donation after cardiac death donors who will die within 1 or 2 hrs after life-sustaining treatment has been withdrawn. Consequently, a donation procedure should be initiated in every potential donor.","container-title":"Critical care medicine","DOI":"10.1097/CCM.0b013e318232e2e7","issue":"3","journalAbbreviation":"Critical care medicine","note":"publisher-place: United States","page":"766-9","title":"Prediction of time of death after withdrawal of life-sustaining treatment in potential donors after cardiac death*.","volume":"40","author":[{"family":"Wind","given":"Jentina"},{"family":"Snoeijs","given":"Maarten G J"},{"family":"Brugman","given":"Cees A"},{"family":"Vervelde","given":"Janneke"},{"family":"Zwaveling","given":"Janharm"},{"family":"Mook","given":"Walther N","non-dropping-particle":"van"},{"family":"Heurn","given":"Ernest L","non-dropping-particle":"van"}],"issued":{"date-parts":[["2012"]]}}},{"id":10,"uris":["http://zotero.org/users/9778029/items/TNFWPB8D"],"itemData":{"id":10,"type":"article-journal","abstract":"Predicting time to death in controlled donation after circulatory death (cDCD) donors following withdrawal of life-sustaining treatment (WLST) is important but poses a major challenge. The aim of this study is to determine factors predicting time to circulatory death within 60 minutes after WSLT and validate previously developed prediction models. In a single-center retrospective study, we used the data of 92 potential cDCD donors. Multivariable regression analysis demonstrated that absent cough-, corneal reflex, lower morphine dosage, and midazolam use were significantly associated with death within 60 minutes (area under the curve [AUC] 0.89; 95% confidenence interval [CI] 0.87-0.91). External validation of the logistic regression models of de Groot et al (AUC 0.86; 95% CI 0.77-0.95), Wind et al (AUC 0.62; 95% CI 0.49-0.76), Davila et al (AUC 0.80; 95% CI 0.708-0.901) and the Cox regression model by Suntharalingam et al (Harrell's c-index 0.63), exhibited good discrimination and could fairly identify which patients died within 60 minutes. Previous prediction models did not incorporate the process of WLST. We believe that future studies should also include the process of WLST as an important predictor. Copyright © 2017 The American Society of Transplantation and the American Society of Transplant Surgeons.","container-title":"American journal of transplantation : official journal of the American Society of Transplantation and the American Society of Transplant Surgeons","DOI":"10.1111/ajt.14529","issue":"4","journalAbbreviation":"American journal of transplantation : official journal of the American Society of Transplantation and the American Society of Transplant Surgeons","note":"publisher-place: United States","page":"890-896","title":"External validation of prediction models for time to death in potential donors after circulatory death.","volume":"18","author":[{"family":"Kotsopoulos","given":"A M M"},{"family":"Boing-Messing","given":"F"},{"family":"Jansen","given":"N E"},{"family":"Vos","given":"P"},{"family":"Abdo","given":"W F"}],"issued":{"date-parts":[["2018"]]}}},{"id":35,"uris":["http://zotero.org/users/9778029/items/N8YEQBLF"],"itemData":{"id":35,"type":"article-journal","abstract":"Organ donation after cardiac death (DCD) is increasing markedly, allowing more patients to benefit from transplantation. The time to cardiac death following withdrawal of life-supporting treatment varies widely and is an important determinant of whether organ donation occurs. A prospective multicenter study of potential DCD donors was undertaken to evaluate the time to death and identify associated factors. One hundred and ninety-one potential adult DCD donors at nine UK centers were studied. Treatment withdrawal comprised stopping ventilator support and inotropes. Demographics and physiological variables at the time of death were recorded. Following treatment withdrawal, all potential donors died, with median time to death of 36 min (range 5 min to 3.3 days). Eighty-three potential donors (43.5%) remained alive 1 h after treatment withdrawal, and 69 (36.1%) and 54 (28.3%) at 2 and 4 h, respectively. Univariate analysis revealed that age, cause of death, ventilation mode, inotrope use, systolic blood pressure, FiO2 and arterial pH at treatment withdrawal were all associated with time to death. Multivariable analysis showed that younger age, higher FiO2 and mode of ventilation were independently associated with shorter time to death. This information may aid planning and resourcing of DCD organ recovery and help maximize DCD donor numbers.","container-title":"American journal of transplantation : official journal of the American Society of Transplantation and the American Society of Transplant Surgeons","DOI":"10.1111/j.1600-6143.2009.02758.x","issue":"9","journalAbbreviation":"American journal of transplantation : official journal of the American Society of Transplantation and the American Society of Transplant Surgeons","note":"publisher-place: United States","page":"2157-65","title":"Time to cardiac death after withdrawal of life-sustaining treatment in potential organ donors.","volume":"9","author":[{"family":"Suntharalingam","given":"C"},{"family":"Sharples","given":"L"},{"family":"Dudley","given":"C"},{"family":"Bradley","given":"J A"},{"family":"Watson","given":"C J E"}],"issued":{"date-parts":[["2009"]]}}},{"id":9053,"uris":["http://zotero.org/users/9778029/items/KQEWIYCW"],"itemData":{"id":9053,"type":"article-journal","abstract":"Shortage of organs for transplantation has led to the renewed interest in donation after circulatory-determination of death (DCDD). We conducted a  retrospective analysis (2001-2009) and a subsequent prospective validation (2010)  of liver Maastricht-Category-3-DCDD and donation-after-brain-death (DBD) offers  to our program. Accepted and declined offers were compared. Accepted DCDD offers  were divided into donors who went on to cardiac arrest and those who did not.  Donors who arrested were divided into those producing grafts that were  transplanted or remained unused. Descriptive comparisons and regression analyses  were performed to assess predictor models of donor cardiac arrest and graft  utilization. Variables from the multivariate analysis were prospectively  validated. Of 1579 DCDD offers, 621 were accepted, and of these, 400 experienced  cardiac arrest after withdrawal of support. Of these, 173 livers were  transplanted. In the DCDD group, donor age &lt; 40 years, use of inotropes and  absence of gag/cough reflexes were predictors of cardiac arrest. Donor age &gt;50  years, BMI &gt;30, warm ischemia time &gt;25 minutes, ITU stay &gt;7 days and ALT ≥ 4×  normal rates were risk factors for not using the graft. These variables had  excellent sensitivity and specificity for the prediction of cardiac arrest (AUROC  = 0.835) and graft use (AUROC = 0.748) in the 2010 prospective validation. These  models can feasibly predict cardiac arrest in potential DCDDs and graft  usability, helping to avoid unnecessary recoveries and healthcare expenditure.","container-title":"American journal of transplantation : official journal of the American Society of Transplantation and the American Society of Transplant Surgeons","DOI":"10.1111/j.1600-6143.2012.04242.x","ISSN":"1600-6143 1600-6135","issue":"12","journalAbbreviation":"Am J Transplant","language":"eng","license":"© Copyright 2012 The American Society of Transplantation and the American Society of Transplant Surgeons.","note":"publisher-place: United States\nPMID: 23016623","page":"3414-3424","title":"Prediction models of donor arrest and graft utilization in liver transplantation from maastricht-3 donors after circulatory death.","volume":"12","author":[{"family":"Davila","given":"D."},{"family":"Ciria","given":"R."},{"family":"Jassem","given":"W."},{"family":"Briceño","given":"J."},{"family":"Littlejohn","given":"W."},{"family":"Vilca-Meléndez","given":"H."},{"family":"Srinivasan","given":"P."},{"family":"Prachalias","given":"A."},{"family":"O'Grady","given":"J."},{"family":"Rela","given":"M."},{"family":"Heaton","given":"N."}],"issued":{"date-parts":[["2012",12]]}}},{"id":41,"uris":["http://zotero.org/users/9778029/items/CCS6Z4LU"],"itemData":{"id":41,"type":"article-journal","abstract":"BACKGROUND: Acceptance of organs from controlled donation after circulatory death (cDCD) donors depends on the time to circulatory death. Here we aimed to develop and externally validate prediction models for circulatory death within 1 or 2 h after withdrawal of life-sustaining treatment. METHOD(S): In a multicenter, observational, prospective cohort study, we enrolled 409 potential cDCD donors. For model development, we applied the least absolute shrinkage and selection operator (LASSO) regression and machine learning-artificial intelligence analyses. Our LASSO models were validated using a previously published cDCD cohort. Additionally, we validated 3 existing prediction models using our data set. RESULT(S): For death within 1 and 2 h, the area under the curves (AUCs) of the LASSO models were 0.77 and 0.79, respectively, whereas for the artificial intelligence models, these were 0.79 and 0.81, respectively. We were able to identify 4% to 16% of the patients who would not die within these time frames with 100% accuracy. External validation showed that the discrimination of our models was good (AUCs 0.80 and 0.82, respectively), but they were not able to identify a subgroup with certain death after 1 to 2 h. Using our cohort to validate 3 previously published models showed AUCs ranging between 0.63 and 0.74. Calibration demonstrated that the models over- and underestimated the predicted probability of death. CONCLUSION(S): Our models showed a reasonable ability to predict circulatory death. External validation of our and 3 existing models illustrated that their predictive ability remained relatively stable. We accurately predicted a subset of patients who died after 1 to 2 h, preventing starting unnecessary donation preparations, which, however, need external validation in a prospective cohort.Copyright © 2022 Wolters Kluwer Health, Inc. All rights reserved.","container-title":"Transplantation","DOI":"10.1097/TP.0000000000004106","issue":"(Kotsopoulos) Department of Intensive Care, Elisabeth TweeSteden Hospital, Tilburg, the Netherlands. Department of Intensive Care Medicine, Radboud University Medical Center, Nijmegen, the Netherlands. Department of Critical Care, University of Groningen,","journalAbbreviation":"Transplantation","note":"publisher-place: United States\npublisher: NLM (Medline)","title":"Prospective Multicenter Observational Cohort Study on Time to Death in Potential Controlled Donation after Circulatory Death Donors-Development and External Validation of Prediction Models: The DCD III Study","author":[{"literal":"Kotsopoulos A."},{"literal":"Vos P."},{"literal":"Witjes M."},{"literal":"Volbeda M."},{"literal":"Franke H."},{"literal":"Epker J."},{"literal":"Sonneveld H."},{"literal":"Simons K."},{"literal":"Bronkhorst E."},{"literal":"Mullers R."},{"literal":"Jansen N."},{"literal":"van der Hoeven H."},{"literal":"Abdo W.F."}],"issued":{"date-parts":[["2022"]]}}}],"schema":"https://github.com/citation-style-language/schema/raw/master/csl-citation.json"} </w:instrText>
      </w:r>
      <w:r w:rsidR="005D7B6A">
        <w:fldChar w:fldCharType="separate"/>
      </w:r>
      <w:r w:rsidR="00232FA2" w:rsidRPr="00232FA2">
        <w:rPr>
          <w:rFonts w:cs="Times New Roman"/>
          <w:szCs w:val="24"/>
        </w:rPr>
        <w:t>(17,19–21,27)</w:t>
      </w:r>
      <w:r w:rsidR="005D7B6A">
        <w:fldChar w:fldCharType="end"/>
      </w:r>
      <w:r w:rsidR="005D7B6A">
        <w:t xml:space="preserve"> specifying that withdrawal of </w:t>
      </w:r>
      <w:r w:rsidR="00B427C5">
        <w:t xml:space="preserve">all </w:t>
      </w:r>
      <w:r w:rsidR="005D7B6A">
        <w:t>active treatments was simultaneous.</w:t>
      </w:r>
    </w:p>
    <w:p w14:paraId="681E6978" w14:textId="37D6EA74" w:rsidR="00BB0609" w:rsidRDefault="00BB0609" w:rsidP="00BB0609">
      <w:pPr>
        <w:pStyle w:val="Heading2"/>
      </w:pPr>
      <w:r>
        <w:t>Predictive Variables</w:t>
      </w:r>
    </w:p>
    <w:p w14:paraId="221BF013" w14:textId="782FF9BB" w:rsidR="00232FA2" w:rsidRDefault="0010730D">
      <w:r>
        <w:t xml:space="preserve">Seven articles </w:t>
      </w:r>
      <w:r>
        <w:fldChar w:fldCharType="begin"/>
      </w:r>
      <w:r w:rsidR="00232FA2">
        <w:instrText xml:space="preserve"> ADDIN ZOTERO_ITEM CSL_CITATION {"citationID":"mXKRXpP7","properties":{"formattedCitation":"(10,12\\uc0\\u8211{}14,16,20,24)","plainCitation":"(10,12–14,16,20,24)","noteIndex":0},"citationItems":[{"id":34,"uris":["http://zotero.org/users/9778029/items/UT3UR4VR"],"itemData":{"id":34,"type":"article-journal","abstract":"BACKGROUND: Little information exists about the expected time to death after terminal withdrawal of mechanical ventilation. We sought to determine the independent predictors of time to death after withdrawal of mechanical ventilation., METHODS: We conducted a secondary analysis from a cluster randomized trial of an end-of-life care intervention. We studied 1,505 adult patients in 14 hospitals in Washington State who died within or shortly after discharge from an ICU following terminal withdrawal of mechanical ventilation (August 2003 to February 2008). Time to death and its predictors were abstracted from the patients' charts and death certificates. Predictors included demographics, proxies of severity of illness, life-sustaining therapies, and International Classification of Diseases, 9th ed., Clinical Modification codes., RESULTS: The median (interquartile range [IQR]) age of the cohort was 71 years (58-80 years), and 44% were women. The median (IQR) time to death after withdrawal of ventilation was 0.93 hours (0.25-5.5 hours). Using Cox regression, the independent predictors of a shorter time to death were nonwhite race (hazard ratio [HR], 1.17; 95% CI, 1.01-1.35), number of organ failures (per-organ HR, 1.11; 95% CI, 1.04-1.19), vasopressors (HR, 1.67; 95% CI, 1.49-1.88), IV fluids (HR, 1.16; 95% CI, 1.01-1.32), and surgical vs medical service (HR, 1.29; 95% CI, 1.06-1.56). Predictors of longer time to death were older age (per-decade HR, 0.95; 95% CI, 0.90-0.99) and female sex (HR, 0.86; 95% CI, 0.77-0.97)., CONCLUSIONS: Time to death after withdrawal of mechanical ventilation varies widely, yet the majority of patients die within 24 hours. Subsequent validation of these predictors may help to inform family counseling at the end of life.","container-title":"Chest","DOI":"10.1378/chest.10-0289","issue":"2","journalAbbreviation":"Chest","note":"publisher-place: United States","page":"289-97","title":"Predictors of time to death after terminal withdrawal of mechanical ventilation in the ICU.","volume":"138","author":[{"family":"Cooke","given":"Colin R"},{"family":"Hotchkin","given":"David L"},{"family":"Engelberg","given":"Ruth A"},{"family":"Rubinson","given":"Lewis"},{"family":"Curtis","given":"J Randall"}],"issued":{"date-parts":[["2010"]]}}},{"id":31,"uris":["http://zotero.org/users/9778029/items/SLSIIBZF"],"itemData":{"id":31,"type":"article-journal","abstract":"CONTEXT: Most deaths in intensive care units occur after limitation or withdrawal of life-sustaining therapies. Often these patients require opioids to assuage suffering; yet, little has been documented concerning their use in the medical intensive care unit., OBJECTIVES: To determine the dose and factors influencing the use of opioids in patients undergoing terminal withdrawal of mechanical ventilation in this setting., METHODS: Data were prospectively collected from 74 consecutive patients expected to die soon after extubation. The doses of morphine, effect on time to death, and relation of dose to diagnostic categories were analyzed., RESULTS: The mean (+/-standard deviation) dose of morphine given to patients during the last hour of mechanical ventilation was 5.3mg/hour. Patients dying after extubation received 10.6 mg/hour just before death. Immediately before extubation, the dose correlated directly with chronic medical opioid use and sepsis with respiratory failure and inversely with coma after cardiopulmonary resuscitation or a primary neurological event. After terminal extubation, the final morphine dose correlated directly with the presence of sepsis with respiratory failure and chronic pulmonary disease. The mean time to death after terminal extubation was 152.7 +/- 229.5 minutes without correlation with premorbid diagnoses. After extubation, each 1mg/hour increment of morphine infused during the last hour of life was associated with a delay of death by 7.9 minutes (P = 0.011)., CONCLUSION: Premorbid conditions may influence the dose of morphine given to patients undergoing terminal withdrawal of mechanical ventilation. Higher doses of morphine are associated with a longer time to death. Copyright © 2011 U.S. Cancer Pain Relief Committee. Published by Elsevier Inc. All rights reserved.","container-title":"Journal of pain and symptom management","DOI":"10.1016/j.jpainsymman.2010.10.256","issue":"1","journalAbbreviation":"Journal of pain and symptom management","note":"publisher-place: United States","page":"44-51","title":"The infusion of opioids during terminal withdrawal of mechanical ventilation in the medical intensive care unit.","volume":"42","author":[{"family":"Mazer","given":"Mark A"},{"family":"Alligood","given":"Chad M"},{"family":"Wu","given":"Qiang"}],"issued":{"date-parts":[["2011"]]}}},{"id":25,"uris":["http://zotero.org/users/9778029/items/9M84RZWT"],"itemData":{"id":25,"type":"article-journal","abstract":"BACKGROUND: Successful donation of organs after cardiac death (DCD) requires identification of patients who will die within 60 min of withdrawal of life-sustaining treatment (WLST). We aimed to validate a straightforward model to predict the likelihood of death within 60 min of WLST in patients with irreversible brain injury., METHODS: In this multicentre, observational study, we prospectively enrolled consecutive comatose patients with irreversible brain injury undergoing WLST at six medical centres in the USA and the Netherlands. We assessed four clinical characteristics (corneal reflex, cough reflex, best motor response, and oxygenation index) as predictor variables, which were selected on the basis of previous findings. We excluded patients who had brain death or were not intubated. The primary endpoint was death within 60 min of WLST. We used univariate and multivariable logistic regression analyses to assess associations with predictor variables. Points attributed to each variable were summed to create a predictive score for cardiac death in patients in neurocritical state (the DCD-N score). We assessed performance of the score using area under the curve analysis., FINDINGS: We included 178 patients, 82 (46%) of whom died within 60 min of WLST. Absent corneal reflexes (odds ratio [OR] 2.67, 95% CI 1.19-6.01; p=0.0173; 1 point), absent cough reflex (4.16, 1.79-9.70; p=0.0009; 2 points), extensor or absent motor responses (2.99, 1.22-7.34; p=0.0168; 1 point), and an oxygenation index score of more than 3.0 (2.31, 1.10-4.88; p=0.0276; 1 point) were predictive of death within 60 min of WLST. 59 of 82 patients who died within 60 min of WLST had DCD-N scores of 3 or more (72% sensitivity), and 75 of 96 of those who did not die within this interval had scores of 0-2 (78% specificity); taking into account the prevalence of death within 60 min in this population, a score of 3 or more was translated into a 74% chance of death within 60 min (positive predictive value) and a score of 0-2 translated into a 77% chance of survival beyond 60 min (negative predictive value)., INTERPRETATION: The DCD-N score can be used to predict potential candidates for DCD in patients with non-survivable brain injury. However, this score needs to be tested specifically in a cohort of potential donors participating in DCD protocols., FUNDING: None. Copyright © 2012 Elsevier Ltd. All rights reserved.","container-title":"The Lancet. Neurology","DOI":"10.1016/S1474-4422(12)70060-1","issue":"5","journalAbbreviation":"The Lancet. Neurology","note":"publisher-place: England","page":"414-9","title":"Prediction of potential for organ donation after cardiac death in patients in neurocritical state: a prospective observational study.","volume":"11","author":[{"family":"Rabinstein","given":"Alejandro A"},{"family":"Yee","given":"Alan H"},{"family":"Mandrekar","given":"Jay"},{"family":"Fugate","given":"Jennifer E"},{"family":"Groot","given":"Yorick J","non-dropping-particle":"de"},{"family":"Kompanje","given":"Erwin J O"},{"family":"Shutter","given":"Lori A"},{"family":"Freeman","given":"W David"},{"family":"Rubin","given":"Michael A"},{"family":"Wijdicks","given":"Eelco F M"}],"issued":{"date-parts":[["2012"]]}}},{"id":21,"uris":["http://zotero.org/users/9778029/items/383HSKIR"],"itemData":{"id":21,"type":"article-journal","abstract":"BACKGROUND: In imminently dying patients, mechanical ventilation withdrawal is often a comfort measure and avoids prolonging the dying process., OBJECTIVE: The aim of the study was to identify factors associated with palliative withdrawal of mechanical ventilation and time to death after extubation., METHODS: Logistic regression models were used to identify factors associated with palliative withdrawal of mechanical ventilation. Cox proportional hazards models were used to determine factors associated with time to death after extubation. We retrospectively evaluated 322 patients who died on mechanical ventilation or after palliative ventilator withdrawal at a single tertiary care center., RESULTS: Of the 322 ventilated deaths, 159 patients had palliative withdrawal of mechanical ventilation and 163 patients died on the ventilator. Clinical service was associated with palliative withdrawal of mechanical ventilation: Patients withdrawn from the ventilator were less likely to be on the surgery service and more likely to be on the neurology/neurosurgical service. The median time to death was 0.9 hours (range 0-165 hours). Fraction of inspired oxygen (FIO2) greater than 70% (hazard ratio [HR] 1.92, 95% confidence interval [CI ]1.24-2.99) and a requirement for vasopressors (HR 2.06, 95% CI 1.38-3.09) were associated with shorter time to death. Being on the neurology/neurosurgical service at the time of ventilator withdrawal was associated with a longer time to death (HR 0.60, 95% CI 0.39-0.92)., CONCLUSIONS: Palliative withdrawal of mechanical ventilation was performed in only half of dying mechanically ventilated patients. Because clinical service rather than physiologic parameters are associated with withdrawal, targeted interventions may improve withdrawal decisions. Considering FIO2 and vasopressor requirements may facilitate counseling families about anticipated time to death.","container-title":"Journal of palliative medicine","DOI":"10.1089/jpm.2013.0142","issue":"11","journalAbbreviation":"Journal of palliative medicine","note":"publisher-place: United States","page":"1368-74","title":"Factors associated with palliative withdrawal of mechanical ventilation and time to death after withdrawal.","volume":"16","author":[{"family":"Huynh","given":"Thanh N"},{"family":"Walling","given":"Anne M"},{"family":"Le","given":"Thuy X"},{"family":"Kleerup","given":"Eric C"},{"family":"Liu","given":"Honghu"},{"family":"Wenger","given":"Neil S"}],"issued":{"date-parts":[["2013"]]}}},{"id":15,"uris":["http://zotero.org/users/9778029/items/29BWBX26"],"itemData":{"id":15,"type":"article-journal","abstract":"BACKGROUND: Discussions about withdrawal of life-sustaining therapies often include family members of critically ill patients. These conversations should address essential components of the dying process, including expected time to death after withdrawal., OBJECTIVES: The study objective was to aid physician communication about the dying process by identifying predictors of time to death after terminal withdrawal of mechanical ventilation., METHODS: We conducted an observational analysis from a single-center, before-after evaluation of an intervention to improve palliative care. We studied 330 patients who died after terminal withdrawal of mechanical ventilation. Predictors included patient demographics, laboratory, respiratory, and physiologic variables, and medication use., RESULTS: The median time to death for the entire cohort was 0.58 hours (interquartile range (IQR) 0.22-2.25 hours) after withdrawal of mechanical ventilation. Using Cox regression, independent predictors of shorter time to death included higher positive end-expiratory pressure (per 1 cm H2O hazard ratio [HR], 1.07; 95% CI 1.04-1.11); higher static pressure (per 1 cm H2O HR, 1.03; 95% CI 1.01-1.04); extubation prior to death (HR, 1.41; 95% CI 1.06-1.86); and presence of diabetes (HR, 1.75; 95% CI 1.25-2.44). Higher noninvasive mean arterial pressure predicted longer time to death (per 1 mmHg HR, 0.98; 95% CI 0.97-0.99)., CONCLUSIONS: Comorbid illness and key respiratory and physiologic parameters may inform physician predictions of time to death after withdrawal of mechanical ventilation. An understanding of the predictors of time to death may facilitate discussions with family members of dying patients and improve communication about end-of-life care.","container-title":"Journal of palliative medicine","DOI":"10.1089/jpm.2015.0115","issue":"12","journalAbbreviation":"Journal of palliative medicine","note":"publisher-place: United States","page":"1040-7","title":"Time to Death after Terminal Withdrawal of Mechanical Ventilation: Specific Respiratory and Physiologic Parameters May Inform Physician Predictions.","volume":"18","author":[{"family":"Long","given":"Ann C"},{"family":"Muni","given":"Sarah"},{"family":"Treece","given":"Patsy D"},{"family":"Engelberg","given":"Ruth A"},{"family":"Nielsen","given":"Elizabeth L"},{"family":"Fitzpatrick","given":"Annette L"},{"family":"Curtis","given":"J Randall"}],"issued":{"date-parts":[["2015"]]}}},{"id":35,"uris":["http://zotero.org/users/9778029/items/N8YEQBLF"],"itemData":{"id":35,"type":"article-journal","abstract":"Organ donation after cardiac death (DCD) is increasing markedly, allowing more patients to benefit from transplantation. The time to cardiac death following withdrawal of life-supporting treatment varies widely and is an important determinant of whether organ donation occurs. A prospective multicenter study of potential DCD donors was undertaken to evaluate the time to death and identify associated factors. One hundred and ninety-one potential adult DCD donors at nine UK centers were studied. Treatment withdrawal comprised stopping ventilator support and inotropes. Demographics and physiological variables at the time of death were recorded. Following treatment withdrawal, all potential donors died, with median time to death of 36 min (range 5 min to 3.3 days). Eighty-three potential donors (43.5%) remained alive 1 h after treatment withdrawal, and 69 (36.1%) and 54 (28.3%) at 2 and 4 h, respectively. Univariate analysis revealed that age, cause of death, ventilation mode, inotrope use, systolic blood pressure, FiO2 and arterial pH at treatment withdrawal were all associated with time to death. Multivariable analysis showed that younger age, higher FiO2 and mode of ventilation were independently associated with shorter time to death. This information may aid planning and resourcing of DCD organ recovery and help maximize DCD donor numbers.","container-title":"American journal of transplantation : official journal of the American Society of Transplantation and the American Society of Transplant Surgeons","DOI":"10.1111/j.1600-6143.2009.02758.x","issue":"9","journalAbbreviation":"American journal of transplantation : official journal of the American Society of Transplantation and the American Society of Transplant Surgeons","note":"publisher-place: United States","page":"2157-65","title":"Time to cardiac death after withdrawal of life-sustaining treatment in potential organ donors.","volume":"9","author":[{"family":"Suntharalingam","given":"C"},{"family":"Sharples","given":"L"},{"family":"Dudley","given":"C"},{"family":"Bradley","given":"J A"},{"family":"Watson","given":"C J E"}],"issued":{"date-parts":[["2009"]]}}},{"id":6,"uris":["http://zotero.org/users/9778029/items/9BAX4DBR"],"itemData":{"id":6,"type":"article-journal","abstract":"PURPOSE: Donation after circulatory determination of death (DCD) has been performed in Canada since 2006. Numerous aspects of donor management remain controversial., METHODS: We performed a multicentre cohort study involving potential DCD donors in western Canada (2008-2017), as well as recipients of their organs, to describe donor characteristics and critical care practices, and their relation to one-year recipient and graft survival., RESULTS: There were 257 patients in four provinces that underwent withdrawal of life-sustaining therapies (WLST) in anticipation of possible DCD. The proportion of patients that died within two hours of WLST ranged from 67% to 88% across provinces (P = 0.06), and was predicted by deeper coma (P = 0.01), loss of pupillary light or corneal reflexes (P = 0.02), and vasopressor use (P = 0.01). There were significant differences between provinces in time intervals from onset of hypotension to death (9-11 min; P = 0.02) and death to vascular cannulation (7-10 min; P &lt; 0.001). There was inconsistency in pre-mortem heparin administration (82-96%; P = 0.03), including timing (before vs after WLST; P &lt; 0.001) and dose (&gt;= 300 vs &lt; 300 units.kg-1; P &lt; 0.001). Donation after circulatory death provided organs for 321 kidney, 81 liver, and 50 lung transplants. One-year recipient and graft survival did not differ among provinces (range 85-90%, P = 0.45). Predictors of death or graft failure included older recipient age (odds ratio [OR] per year, 1.04; 95% confidence interval [CI],1.01 to 1.07) and male donor sex (OR, 3.35; 95% CI, 1.39 to 8.09), but not time intervals between WLST and cannulation or practices related to heparin use., CONCLUSION: There is significant variability in critical care DCD practices in western Canada, but this has not resulted in significant differences in recipient or graft survival. Further research is required to guide optimal management of potential DCD donors.","container-title":"Canadian journal of anaesthesia = Journal canadien d'anesthesie","DOI":"10.1007/s12630-020-01594-8","issue":"5","journalAbbreviation":"Canadian journal of anaesthesia = Journal canadien d'anesthesie","note":"publisher-place: United States","page":"521-531","title":"Donation after circulatory determination of death in western Canada: a multicentre study of donor characteristics and critical care practices.","volume":"67","author":[{"family":"Kramer","given":"Andreas H"},{"family":"Holliday","given":"Kerry"},{"family":"Keenan","given":"Sean"},{"family":"Isac","given":"George"},{"family":"Kutsogiannis","given":"Demetrios J"},{"family":"Kneteman","given":"Norman M"},{"family":"Robertson","given":"Adrian"},{"family":"Nickerson","given":"Peter"},{"family":"Tibbles","given":"Lee Anne"}],"issued":{"date-parts":[["2020"]]}}}],"schema":"https://github.com/citation-style-language/schema/raw/master/csl-citation.json"} </w:instrText>
      </w:r>
      <w:r>
        <w:fldChar w:fldCharType="separate"/>
      </w:r>
      <w:r w:rsidR="00232FA2" w:rsidRPr="00232FA2">
        <w:rPr>
          <w:rFonts w:cs="Times New Roman"/>
          <w:szCs w:val="24"/>
        </w:rPr>
        <w:t>(10,12–14,16,20,24)</w:t>
      </w:r>
      <w:r>
        <w:fldChar w:fldCharType="end"/>
      </w:r>
      <w:r>
        <w:t xml:space="preserve"> did not derive or validate any predictive models and instead focused on the identification and/or evaluation of predictive variables.</w:t>
      </w:r>
      <w:r w:rsidR="00F96A66">
        <w:t xml:space="preserve"> </w:t>
      </w:r>
      <w:r w:rsidR="00BB0609">
        <w:t xml:space="preserve">The variables </w:t>
      </w:r>
      <w:r w:rsidR="00232FA2">
        <w:t>found to be associated with death within 60 minutes</w:t>
      </w:r>
      <w:r w:rsidR="00BB0609">
        <w:t xml:space="preserve"> using multivariable logistic regression are detailed in Table </w:t>
      </w:r>
      <w:r w:rsidR="00B23C54">
        <w:t>2</w:t>
      </w:r>
      <w:r w:rsidR="00BB0609">
        <w:t>.</w:t>
      </w:r>
    </w:p>
    <w:p w14:paraId="638C68A0" w14:textId="2B4730CF" w:rsidR="00D84978" w:rsidRDefault="00F624C0">
      <w:r>
        <w:t>Several variables were identified in multiple analyses. Five analyses identified a measure of oxygenation (</w:t>
      </w:r>
      <w:proofErr w:type="spellStart"/>
      <w:r>
        <w:t>i.e</w:t>
      </w:r>
      <w:proofErr w:type="spellEnd"/>
      <w:r>
        <w:t xml:space="preserve"> oxygenation index, PaO2, or FiO2) with effect estimates ranging from 1.01 to 3.36. Four analyses identified the presence of corneal reflexes, cough reflex and motor response with effect estimates ranging from 0.32 to </w:t>
      </w:r>
      <w:r w:rsidR="00212A94">
        <w:t xml:space="preserve">3.76, 0.45 to 4.47 and 0.41 to 2.99 respectively. </w:t>
      </w:r>
      <w:r w:rsidR="000373E4">
        <w:t>Blood pressure measurements and the use of vasopressors were both identified in t</w:t>
      </w:r>
      <w:r w:rsidR="00621B99">
        <w:t>hree</w:t>
      </w:r>
      <w:r w:rsidR="000373E4">
        <w:t xml:space="preserve"> separate </w:t>
      </w:r>
      <w:proofErr w:type="gramStart"/>
      <w:r w:rsidR="000373E4">
        <w:t>analysis</w:t>
      </w:r>
      <w:proofErr w:type="gramEnd"/>
      <w:r w:rsidR="000373E4">
        <w:t xml:space="preserve"> with effect estimates ranging from 0.80 to 0.99 and </w:t>
      </w:r>
      <w:r w:rsidR="00621B99">
        <w:t xml:space="preserve">1.67 to 3.02 and respectively. </w:t>
      </w:r>
      <w:r w:rsidR="00212A94">
        <w:t>Two analyses identified the use of comfort m</w:t>
      </w:r>
      <w:r w:rsidR="000373E4">
        <w:t xml:space="preserve">edications following WLST with effect estimates ranging </w:t>
      </w:r>
      <w:r w:rsidR="00621B99">
        <w:t xml:space="preserve">of </w:t>
      </w:r>
      <w:r w:rsidR="000373E4">
        <w:t>0.35</w:t>
      </w:r>
      <w:r w:rsidR="00621B99">
        <w:t xml:space="preserve"> and </w:t>
      </w:r>
      <w:r w:rsidR="000373E4">
        <w:t xml:space="preserve">1.15.  </w:t>
      </w:r>
      <w:r w:rsidR="00621B99">
        <w:t>The final variable identified in multiple analysis was PEEP (positive end expiratory pressure) with effect estimates of 1.07 and 1.17.</w:t>
      </w:r>
    </w:p>
    <w:p w14:paraId="71BEBD96" w14:textId="66EFE04E" w:rsidR="00BB0609" w:rsidRDefault="00BB0609" w:rsidP="00BB0609">
      <w:pPr>
        <w:pStyle w:val="Heading2"/>
      </w:pPr>
      <w:r>
        <w:t>Predictive Modelling</w:t>
      </w:r>
    </w:p>
    <w:p w14:paraId="1B7CEC33" w14:textId="75FE2630" w:rsidR="00BB0609" w:rsidRDefault="00277FB1" w:rsidP="0019435E">
      <w:r>
        <w:t>The d</w:t>
      </w:r>
      <w:r w:rsidR="00BB0609">
        <w:t xml:space="preserve">erivation or modification of predictive </w:t>
      </w:r>
      <w:r>
        <w:t>models</w:t>
      </w:r>
      <w:r w:rsidR="00BB0609">
        <w:t xml:space="preserve"> occurred in </w:t>
      </w:r>
      <w:r>
        <w:t>7 articles</w:t>
      </w:r>
      <w:r w:rsidR="00720E2C" w:rsidRPr="00FF566E">
        <w:t xml:space="preserve"> </w:t>
      </w:r>
      <w:r w:rsidR="00720E2C" w:rsidRPr="00FF566E">
        <w:fldChar w:fldCharType="begin"/>
      </w:r>
      <w:r w:rsidR="00232FA2">
        <w:instrText xml:space="preserve"> ADDIN ZOTERO_ITEM CSL_CITATION {"citationID":"j4klNY2s","properties":{"formattedCitation":"(4,8,13,15,17,21,28)","plainCitation":"(4,8,13,15,17,21,28)","noteIndex":0},"citationItems":[{"id":22,"uris":["http://zotero.org/users/9778029/items/88LA5W2C"],"itemData":{"id":22,"type":"article-journal","abstract":"OBJECTIVES: Half of all ICU patients die within 60 minutes of withdrawal of cardiorespiratory support. Prediction of which patients die before and after 60 minutes would allow changes in service organization to improve patient palliation, family grieving, and allocation of ICU beds. This study tested various predictors of death within 60 minutes and explored which clinical variables ICU specialists used to make their prediction., DESIGN AND SETTINGS: Prospective longitudinal cohort design (n = 765) of consecutive adult patients having withdrawal of cardiorespiratory support, in 28 ICUs in Australia. Primary outcome was death within 60 minutes following withdrawal of cardiorespiratory support. A random split-half method was used to make two independent samples for development and testing of the predictive indices. The secondary outcome was ICU Specialist prediction of death within 60 minutes., MEASUREMENTS AND MAIN RESULTS: Death within 60 minutes of withdrawal of cardiorespiratory support occurred in 377 (49.3%). ICU specialist opinion was the best individual predictor, with an unadjusted odds ratio of 15.42 (95% CI, 9.33-25.49) and an adjusted odds ratio of 8.44 (4.30-16.58). A predictive index incorporating the ICU specialist opinion and clinical variables had an area under the curve of 0.89 (0.86-0.92) and 0.84 (0.80-0.88) in the development and test sets, respectively; and a second index using only clinical variables had an area under the curve of 0.86 (0.82-0.89) and 0.78 (0.73-0.83). The ICU specialist prediction of death within 60 minutes was independently associated with five clinical variables: pH, Glasgow Coma Scale, spontaneous respiratory rate, positive end-expiratory pressure, and systolic blood pressure., CONCLUSION: ICU specialist opinion is probably the current clinical standard for predicting death within 60 minutes of withdrawal of cardiorespiratory support. This approach is supported by this study, although predictive indices restricted to clinical variables are only marginally inferior. Either approach has a clinically useful level of prediction that would allow ICU service organization to be modified to improve care for patients and families and use ICU beds more efficiently.","container-title":"Critical care medicine","DOI":"10.1097/CCM.0b013e3182987f38","issue":"12","journalAbbreviation":"Critical care medicine","note":"publisher-place: United States","page":"2677-87","title":"Prediction of death in less than 60 minutes following withdrawal of cardiorespiratory support in ICUs.","volume":"41","author":[{"family":"Brieva","given":"Jorge"},{"family":"Coleman","given":"Nicole"},{"family":"Lacey","given":"Jeanette"},{"family":"Harrigan","given":"Peter"},{"family":"Lewin","given":"Terry J"},{"family":"Carter","given":"Gregory L"}],"issued":{"date-parts":[["2013"]]}}},{"id":25,"uris":["http://zotero.org/users/9778029/items/9M84RZWT"],"itemData":{"id":25,"type":"article-journal","abstract":"BACKGROUND: Successful donation of organs after cardiac death (DCD) requires identification of patients who will die within 60 min of withdrawal of life-sustaining treatment (WLST). We aimed to validate a straightforward model to predict the likelihood of death within 60 min of WLST in patients with irreversible brain injury., METHODS: In this multicentre, observational study, we prospectively enrolled consecutive comatose patients with irreversible brain injury undergoing WLST at six medical centres in the USA and the Netherlands. We assessed four clinical characteristics (corneal reflex, cough reflex, best motor response, and oxygenation index) as predictor variables, which were selected on the basis of previous findings. We excluded patients who had brain death or were not intubated. The primary endpoint was death within 60 min of WLST. We used univariate and multivariable logistic regression analyses to assess associations with predictor variables. Points attributed to each variable were summed to create a predictive score for cardiac death in patients in neurocritical state (the DCD-N score). We assessed performance of the score using area under the curve analysis., FINDINGS: We included 178 patients, 82 (46%) of whom died within 60 min of WLST. Absent corneal reflexes (odds ratio [OR] 2.67, 95% CI 1.19-6.01; p=0.0173; 1 point), absent cough reflex (4.16, 1.79-9.70; p=0.0009; 2 points), extensor or absent motor responses (2.99, 1.22-7.34; p=0.0168; 1 point), and an oxygenation index score of more than 3.0 (2.31, 1.10-4.88; p=0.0276; 1 point) were predictive of death within 60 min of WLST. 59 of 82 patients who died within 60 min of WLST had DCD-N scores of 3 or more (72% sensitivity), and 75 of 96 of those who did not die within this interval had scores of 0-2 (78% specificity); taking into account the prevalence of death within 60 min in this population, a score of 3 or more was translated into a 74% chance of death within 60 min (positive predictive value) and a score of 0-2 translated into a 77% chance of survival beyond 60 min (negative predictive value)., INTERPRETATION: The DCD-N score can be used to predict potential candidates for DCD in patients with non-survivable brain injury. However, this score needs to be tested specifically in a cohort of potential donors participating in DCD protocols., FUNDING: None. Copyright © 2012 Elsevier Ltd. All rights reserved.","container-title":"The Lancet. Neurology","DOI":"10.1016/S1474-4422(12)70060-1","issue":"5","journalAbbreviation":"The Lancet. Neurology","note":"publisher-place: England","page":"414-9","title":"Prediction of potential for organ donation after cardiac death in patients in neurocritical state: a prospective observational study.","volume":"11","author":[{"family":"Rabinstein","given":"Alejandro A"},{"family":"Yee","given":"Alan H"},{"family":"Mandrekar","given":"Jay"},{"family":"Fugate","given":"Jennifer E"},{"family":"Groot","given":"Yorick J","non-dropping-particle":"de"},{"family":"Kompanje","given":"Erwin J O"},{"family":"Shutter","given":"Lori A"},{"family":"Freeman","given":"W David"},{"family":"Rubin","given":"Michael A"},{"family":"Wijdicks","given":"Eelco F M"}],"issued":{"date-parts":[["2012"]]}}},{"id":18,"uris":["http://zotero.org/users/9778029/items/WNF856A4"],"itemData":{"id":18,"type":"article-journal","abstract":"Reliable prediction of time of death after withdrawal of life-sustaining treatment in patients with devastating neurological injury is crucial to successful donation after cardiac death. Herein, we conducted a study of 419 neurocritical patients who underwent life support withdrawal at four neurosurgical centers in China. Based on a retrospective cohort, we used multivariate Cox regression analysis to identify prognostic factors for patient death, which were then integrated into a nomogram. The model was calibrated and validated using data from an external retrospective cohort and a prospective cohort. We identified 10 variables that were incorporated into a nomogram. The C-indexes for predicting the 60-min death probability in the training, external validation and prospective validation cohorts were 0.96 (0.93-0.98), 0.94 (0.91-0.97), and 0.99 (0.97-1.00), respectively. The calibration plots after WLST showed an optimal agreement between the prediction of time to death by the nomogram and the actual observation for all cohorts. Then we identified 22, 26 and 37 as cut-points for risk stratification into four groups. Kaplan-Meier curves indicated distinct prognoses between patients in the different risk groups (p &lt; 0.001). In conclusion, we have developed and validated a nomogram to accurately identify potential cardiac death donors in neurocritical patients in a Chinese population. © Copyright 2015 The American Society of Transplantation and the American Society of Transplant Surgeons.","container-title":"American journal of transplantation : official journal of the American Society of Transplantation and the American Society of Transplant Surgeons","DOI":"10.1111/ajt.13231","issue":"8","journalAbbreviation":"American journal of transplantation : official journal of the American Society of Transplantation and the American Society of Transplant Surgeons","note":"publisher-place: United States","page":"2136-42","title":"Nomogram for Predicting Time to Death After Withdrawal of Life-Sustaining Treatment in Patients With Devastating Neurological Injury.","volume":"15","author":[{"family":"He","given":"X"},{"family":"Xu","given":"G"},{"family":"Liang","given":"W"},{"family":"Liu","given":"B"},{"family":"Xu","given":"Y"},{"family":"Luan","given":"Z"},{"family":"Lu","given":"Y"},{"family":"Ko","given":"D S C"},{"family":"Manyalich","given":"M"},{"family":"Schroder","given":"P M"},{"family":"Guo","given":"Z"}],"issued":{"date-parts":[["2015"]]}}},{"id":45,"uris":["http://zotero.org/users/9778029/items/AHJWJLH2"],"itemData":{"id":45,"type":"article-journal","abstract":"Background: Organ donation after circulatory determined death (DCD) accounts for 17% of all deceased organ donors in Canada, a fraction of its theoretical potential1. Up to half of all potential DCD patients are unable to donate because they do not die within currently required time limits to minimize organ ischemic damage2. The inability to predict time to death results in additional stress for families, a reduced number of successful donors, and increased costs for the health system. The DePPaRT (Death Physiology and Prediction After Removal of Therapy) study captured vital signs waveform data from 654 patients undergoing withdrawal of life sustaining therapy (WLST) in 22 centres in Canada, the Czech Republic, and the Netherlands. As reduced vital signs variability is associated with illness4,6,7, we hypothesized that the loss of heart rate and blood pressure variability in the hour prior to WLST might be useful in predicting time to death after WLST. Objective(s): To develop a model based on vital signs waveform variability capable of predicting whether a patient will die within the timelines required for organ donation (0.5, 1, and 2 hours after WLST). Method(s): Vital signs waveform data was available prior to WLST in 567 patients. This data was processed to obtain beat-to-beat event times series from the ECG and arterial blood pressure waveforms (R peak to R peak interval (RRI), systolic, diastolic, and pulse blood pressures), using CIMVA3,4. Each series was filtered to remove arrhythmias prior to the calculation of up to 53 measures of variability, using windows of 750 beats. We excluded patients that had prolonged WLST, namely patients with additional life supporting therapies removed after 10 minutes after the first act of WLST. Patients enrolled prior to and after March 2017 were used in the derivation (210 patients) and validation (105 patients) cohorts, respectively (Figure 1). All variability features were normalized to have a mean of 0 and a standard deviation of 1. We used random survival forests9 in R to develop a predictive model. The model yielded a probability of dying within each 15-minute interval up until 24 hours after WLST for each patient (Figure 2a). Probabilities at specific times on these curves (t = 0.5, 1, and 2 hours) were used as scores to predict if a given patient would die within these times. Features were ranked based on their importance over a 10-fold cross validation of the training set. The model was retrained using only the highest ranked variables, adding one variable at a time. We used all 210 patients from the training set and the 15 features required for the AUC to plateau (Figure 2b) in a final model tested on the validation set. Result(s): The derived model employing 15 variability features achieved a median AUC of 0.77, 0.8, and 0.77 for death within 0.5, 1, or 2 hours, respectively, on the validation set (Figure 3a). Nearly 91% of the patients with the highest scores died within 2 hours of WLST (Figure 3b). On our dataset, our model outperformed one of the highest performing models in the literature5,8 (Figure 3c). Conclusion(s): For the first time, a predictive model using only heart rate and blood pressure variability data to predict time to death after WLST has been shown to achieve superior performance to models derived using clinical data5. In the future, we will combine and evaluate models incorporating both variability and additional clinical variables. (Figure Presented).","container-title":"Canadian Journal of Anesthesia","DOI":"10.1007/s12630-019-01292-0","issue":"1 Supplement","journalAbbreviation":"Canadian Journal of Anesthesia","note":"publisher-place: Netherlands\npublisher: Springer","page":"S96-S100","title":"Predicting time to death after the withdrawal of life supporting therapies using variability analysis of vital signs waveform data","volume":"66","author":[{"literal":"Scales"},{"literal":"Herry C."},{"literal":"Van Beinum A."},{"literal":"Hogue M."},{"literal":"Hornby L."},{"literal":"Dhanani S."},{"literal":"Seely A.J."}],"issued":{"date-parts":[["2019"]]}}},{"id":28,"uris":["http://zotero.org/users/9778029/items/UY2Z6TPV"],"itemData":{"id":28,"type":"article-journal","abstract":"OBJECTIVE: Organ donation after cardiac death increases the number of donor organs. In controlled donation after cardiac death donors, the period between withdrawal of life-sustaining treatment and cardiac arrest is one of the parameters used to assess whether organs are suitable for transplantation. The objective of this study was to identify donation after cardiac death donor characteristics that affect the interval between withdrawal of life-sustaining treatment and cardiac death., DESIGN: Prospective multicenter study of observational data., PATIENTS: All potential donation after cardiac death donors in The Netherlands between May 2007 and June 2009 were identified., INTERVENTIONS: None., MEASUREMENTS AND MAIN RESULTS: Of the 242 potential donation after cardiac death donors, 211 entered analysis, 76% of them died within 60 mins, and 83% died within 120 mins after withdrawal of life-sustaining treatment. The median time to death was 20 mins (range 1 min to 3.8 days). Controlled mechanical ventilation, use of norepinephrine, absence of reflexes, neurologic deficit as cause of death, and absence of cardiovascular comorbidity were associated with death within 60 and 120 mins. The use of analgesics, sedatives, or extubation did not significantly influence the moment of death. In the multivariable logistic regression analysis, controlled mechanical ventilation remained a risk factor for death within 60 mins, and norepinephrine administration and absence of cardiovascular comorbidity remained risk factors for death within 120 mins. The clinical judgment of the intensivist predicted death within 60 and 120 mins with a sensitivity of 73% and 89%, respectively, and a specificity of 56% and 25%, respectively., CONCLUSION: Despite the identification of risk factors for early death and the additional value of the clinical judgment by the intensivist, it is not possible to reliably identify potential donation after cardiac death donors who will die within 1 or 2 hrs after life-sustaining treatment has been withdrawn. Consequently, a donation procedure should be initiated in every potential donor.","container-title":"Critical care medicine","DOI":"10.1097/CCM.0b013e318232e2e7","issue":"3","journalAbbreviation":"Critical care medicine","note":"publisher-place: United States","page":"766-9","title":"Prediction of time of death after withdrawal of life-sustaining treatment in potential donors after cardiac death*.","volume":"40","author":[{"family":"Wind","given":"Jentina"},{"family":"Snoeijs","given":"Maarten G J"},{"family":"Brugman","given":"Cees A"},{"family":"Vervelde","given":"Janneke"},{"family":"Zwaveling","given":"Janharm"},{"family":"Mook","given":"Walther N","non-dropping-particle":"van"},{"family":"Heurn","given":"Ernest L","non-dropping-particle":"van"}],"issued":{"date-parts":[["2012"]]}}},{"id":9053,"uris":["http://zotero.org/users/9778029/items/KQEWIYCW"],"itemData":{"id":9053,"type":"article-journal","abstract":"Shortage of organs for transplantation has led to the renewed interest in donation after circulatory-determination of death (DCDD). We conducted a  retrospective analysis (2001-2009) and a subsequent prospective validation (2010)  of liver Maastricht-Category-3-DCDD and donation-after-brain-death (DBD) offers  to our program. Accepted and declined offers were compared. Accepted DCDD offers  were divided into donors who went on to cardiac arrest and those who did not.  Donors who arrested were divided into those producing grafts that were  transplanted or remained unused. Descriptive comparisons and regression analyses  were performed to assess predictor models of donor cardiac arrest and graft  utilization. Variables from the multivariate analysis were prospectively  validated. Of 1579 DCDD offers, 621 were accepted, and of these, 400 experienced  cardiac arrest after withdrawal of support. Of these, 173 livers were  transplanted. In the DCDD group, donor age &lt; 40 years, use of inotropes and  absence of gag/cough reflexes were predictors of cardiac arrest. Donor age &gt;50  years, BMI &gt;30, warm ischemia time &gt;25 minutes, ITU stay &gt;7 days and ALT ≥ 4×  normal rates were risk factors for not using the graft. These variables had  excellent sensitivity and specificity for the prediction of cardiac arrest (AUROC  = 0.835) and graft use (AUROC = 0.748) in the 2010 prospective validation. These  models can feasibly predict cardiac arrest in potential DCDDs and graft  usability, helping to avoid unnecessary recoveries and healthcare expenditure.","container-title":"American journal of transplantation : official journal of the American Society of Transplantation and the American Society of Transplant Surgeons","DOI":"10.1111/j.1600-6143.2012.04242.x","ISSN":"1600-6143 1600-6135","issue":"12","journalAbbreviation":"Am J Transplant","language":"eng","license":"© Copyright 2012 The American Society of Transplantation and the American Society of Transplant Surgeons.","note":"publisher-place: United States\nPMID: 23016623","page":"3414-3424","title":"Prediction models of donor arrest and graft utilization in liver transplantation from maastricht-3 donors after circulatory death.","volume":"12","author":[{"family":"Davila","given":"D."},{"family":"Ciria","given":"R."},{"family":"Jassem","given":"W."},{"family":"Briceño","given":"J."},{"family":"Littlejohn","given":"W."},{"family":"Vilca-Meléndez","given":"H."},{"family":"Srinivasan","given":"P."},{"family":"Prachalias","given":"A."},{"family":"O'Grady","given":"J."},{"family":"Rela","given":"M."},{"family":"Heaton","given":"N."}],"issued":{"date-parts":[["2012",12]]}}},{"id":19,"uris":["http://zotero.org/users/9778029/items/HFD8JAGI"],"itemData":{"id":19,"type":"article-journal","abstract":"BACKGROUND: Given the stable number of potential organ donors after brain death, donors after circulatory death have been an increasing source of organs procured for transplant. Among the most important considerations for donation after circulatory death (DCD) is the prediction that death will occur within a reasonable period of time after the withdrawal of cardiorespiratory support (WCRS). Accurate prediction of time to death is necessary for the procurement process. We aimed to develop simple predictive rules for death in less than 60 min and test the accuracy of these rules in a pool of potential DCD donors., METHODS: A multicenter prospective longitudinal cohort design of DCD eligible patients (n=318), with the primary binary outcome being death in less than 60 min after withdrawal of cardiorespiratory support conducted in 28 accredited intensive care units (ICUs) in Australia. We used a random split-half method to produce two samples, first to develop the predictive classification rules and then to estimate accuracy in an independent sample., RESULTS: The best classification model used only three simple classification rules to produce an overall efficiency of 0.79 (0.72-0.85), sensitivity of 0.82 (0.73-0.90), and a positive predictive value of 0.80 (0.70-0.87) in the independent sample. Using only intensive care unit specialist prediction (a single classification rule) produced comparable efficiency 0.80 (0.73-0.86), sensitivity 0.87 (0.78-0.93), and positive predictive value 0.78 (0.68-0.86)., CONCLUSION: This best predictive model missed only 18% of all potential donors. A positive prediction would be incorrect on only 20% of occasions, meaning there is an acceptable level of lost opportunity costs involved in the unnecessary assembly of transplantation teams and theatres.","container-title":"Transplantation","DOI":"10.1097/TP.0000000000000186","issue":"10","journalAbbreviation":"Transplantation","note":"publisher-place: United States","page":"1112-8","title":"Prediction of death in less than 60 minutes after withdrawal of cardiorespiratory support in potential organ donors after circulatory death.","volume":"98","author":[{"family":"Brieva","given":"Jorge"},{"family":"Coleman","given":"Nicole"},{"family":"Lacey","given":"Jeanette"},{"family":"Harrigan","given":"Peter"},{"family":"Lewin","given":"Terry J"},{"family":"Carter","given":"Gregory L"}],"issued":{"date-parts":[["2014"]]}}}],"schema":"https://github.com/citation-style-language/schema/raw/master/csl-citation.json"} </w:instrText>
      </w:r>
      <w:r w:rsidR="00720E2C" w:rsidRPr="00FF566E">
        <w:fldChar w:fldCharType="separate"/>
      </w:r>
      <w:r w:rsidR="00232FA2" w:rsidRPr="00232FA2">
        <w:t>(4,8,13,15,17,21,28)</w:t>
      </w:r>
      <w:r w:rsidR="00720E2C" w:rsidRPr="00FF566E">
        <w:fldChar w:fldCharType="end"/>
      </w:r>
      <w:r>
        <w:t xml:space="preserve">, the external validation of an existing model was undertaken in </w:t>
      </w:r>
      <w:r w:rsidR="00720E2C">
        <w:t>3</w:t>
      </w:r>
      <w:r>
        <w:t xml:space="preserve"> articles</w:t>
      </w:r>
      <w:r w:rsidR="00720E2C">
        <w:t xml:space="preserve"> </w:t>
      </w:r>
      <w:r w:rsidR="00720E2C" w:rsidRPr="00FF566E">
        <w:fldChar w:fldCharType="begin"/>
      </w:r>
      <w:r w:rsidR="00232FA2">
        <w:instrText xml:space="preserve"> ADDIN ZOTERO_ITEM CSL_CITATION {"citationID":"ktg2ufrG","properties":{"formattedCitation":"(19,23,25)","plainCitation":"(19,23,25)","noteIndex":0},"citationItems":[{"id":10,"uris":["http://zotero.org/users/9778029/items/TNFWPB8D"],"itemData":{"id":10,"type":"article-journal","abstract":"Predicting time to death in controlled donation after circulatory death (cDCD) donors following withdrawal of life-sustaining treatment (WLST) is important but poses a major challenge. The aim of this study is to determine factors predicting time to circulatory death within 60 minutes after WSLT and validate previously developed prediction models. In a single-center retrospective study, we used the data of 92 potential cDCD donors. Multivariable regression analysis demonstrated that absent cough-, corneal reflex, lower morphine dosage, and midazolam use were significantly associated with death within 60 minutes (area under the curve [AUC] 0.89; 95% confidenence interval [CI] 0.87-0.91). External validation of the logistic regression models of de Groot et al (AUC 0.86; 95% CI 0.77-0.95), Wind et al (AUC 0.62; 95% CI 0.49-0.76), Davila et al (AUC 0.80; 95% CI 0.708-0.901) and the Cox regression model by Suntharalingam et al (Harrell's c-index 0.63), exhibited good discrimination and could fairly identify which patients died within 60 minutes. Previous prediction models did not incorporate the process of WLST. We believe that future studies should also include the process of WLST as an important predictor. Copyright © 2017 The American Society of Transplantation and the American Society of Transplant Surgeons.","container-title":"American journal of transplantation : official journal of the American Society of Transplantation and the American Society of Transplant Surgeons","DOI":"10.1111/ajt.14529","issue":"4","journalAbbreviation":"American journal of transplantation : official journal of the American Society of Transplantation and the American Society of Transplant Surgeons","note":"publisher-place: United States","page":"890-896","title":"External validation of prediction models for time to death in potential donors after circulatory death.","volume":"18","author":[{"family":"Kotsopoulos","given":"A M M"},{"family":"Boing-Messing","given":"F"},{"family":"Jansen","given":"N E"},{"family":"Vos","given":"P"},{"family":"Abdo","given":"W F"}],"issued":{"date-parts":[["2018"]]}}},{"id":9,"uris":["http://zotero.org/users/9778029/items/DT6KTM24"],"itemData":{"id":9,"type":"article-journal","abstract":"BACKGROUND: The success or failure of donation after circulatory death depends largely on the functional warm ischemia time, which is closely related to the duration between withdrawal of life-sustaining treatment and circulatory arrest. However, a reliable predictive model for the duration is absent. We aimed to compare the performance of the Chinese Donation after Circulatory Death Nomogram (C-DCD-Nomogram) and 3 other tools in a cohort of potential donors., METHODS: In this prospective, multicenter, observational study, data were obtained from 219 consecutive neurocritical patients in China. The patients were followed until circulatory death after withdrawal of life-sustaining treatment., RESULTS: The C-DCD-Nomogram performed well in predicting patient death within 30, 60, 120 and 240 minutes after withdrawal of life-sustaining treatment with c-statistics of 0.87, 0.88, 0.86 and 0.95, respectively. The DCD-N score was a poor predictor of death within 30, 60 and 240 minutes, with c-statistics of 0.63, 0.69 and 0.59, respectively, although it was able to predict patient death within 120 minutes, with a c-statistic of 0.73. Neither the University of Wisconsin DCD evaluation tool (UWDCD) nor the United Network for Organ Sharing (UNOS) criteria was able to predict patient death within 30, 60, 120 and 240 minutes after withdrawal of life-sustaining treatment (UWDCD tool: 0.48, 0.45, 0.49 and 0.57; UNOS criteria: 0.50, 0.53, 0.51 and 0.63)., CONCLUSION: The C-DCD-Nomogram is superior to the other 3 tools for predicting death within a limited duration after withdrawal of life-sustaining treatment in Chinese neurocritical patients. Thus, it appears to be a reliable tool identifying potential donors after circulatory death. Copyright © 2018. Published by Elsevier Inc.","container-title":"The Journal of heart and lung transplantation : the official publication of the International Society for Heart Transplantation","DOI":"10.1016/j.healun.2017.09.015","issue":"3","journalAbbreviation":"The Journal of heart and lung transplantation : the official publication of the International Society for Heart Transplantation","note":"publisher-place: United States","page":"358-364","title":"Prediction of potential for organ donation after circulatory death in neurocritical patients.","volume":"37","author":[{"family":"Xu","given":"Guixing"},{"family":"Guo","given":"Zhiyong"},{"family":"Liang","given":"Wenhua"},{"family":"Xin","given":"Erye"},{"family":"Liu","given":"Bin"},{"family":"Xu","given":"Ye"},{"family":"Luan","given":"Zhongqin"},{"family":"Schroder","given":"Paul Michael"},{"family":"Manyalich","given":"Marti"},{"family":"Ko","given":"Dicken Shiu-Chung"},{"family":"He","given":"Xiaoshun"}],"issued":{"date-parts":[["2018"]]}}},{"id":4,"uris":["http://zotero.org/users/9778029/items/ZKIZKPFM"],"itemData":{"id":4,"type":"article-journal","abstract":"BACKGROUND: Donation after circulatory death (DCD) is a procedure in which after planned withdrawal of life-sustaining treatment (WLST), the dying process is monitored. A DCD procedure can only be continued if the potential organ donor dies shortly after WLST. This study performed an external validation of 2 existing prediction models to identify potentially DCD candidates, using one of the largest cohorts., METHODS: This multicenter retrospective study analyzed all patients eligible for DCD donation from 2010 to 2015. The first model (DCD-N score) assigned points for absence of neurological reflexes and oxygenation index. The second model, a linear prediction model (LPDCD), yielded the probability of death within 60 min. This study determined discrimination (c-statistic) and calibration (Hosmer and Lemeshow test) for both models., RESULTS: This study included 394 patients, 283 (72%) died within 60 min after WLST. The DCD-N score had a c-statistic of 0.77 (95% confidence intervals, 0.71-0.83) and the LPDCD model 0.75 (95% confidence intervals, 0.68-0.81). Calibration of the LPDCD 60-min model proved to be poor (Hosmer and Lemeshow test, P &lt; 0.001)., CONCLUSIONS: The DCD-N score and the LPDCD model showed good discrimination but poor calibration for predicting the probability of death within 60 min. Construction of a new prediction model on a large data set is needed to obtain better calibration. Copyright © 2020 The Author(s). Published by Wolters Kluwer Health, Inc.","container-title":"Transplantation","DOI":"10.1097/TP.0000000000003430","issue":"6","journalAbbreviation":"Transplantation","note":"publisher-place: United States","page":"1311-1316","title":"External Validation of the DCD-N Score and a Linear Prediction Model to Identify Potential Candidates for Organ Donation After Circulatory Death: A Nationwide Multicenter Cohort Study.","volume":"105","author":[{"family":"Nijhoff","given":"Maaike F"},{"family":"Pol","given":"Robert A"},{"family":"Volbeda","given":"Meint"},{"family":"Kotsopoulos","given":"Angela M M"},{"family":"Sonneveld","given":"Johan P C"},{"family":"Otterspoor","given":"Luuk"},{"family":"Abdo","given":"Wilson F"},{"family":"Silderhuis","given":"Vera M"},{"family":"El Moumni","given":"Mostafa"},{"family":"Moers","given":"Cyril"}],"issued":{"date-parts":[["2021"]]}}}],"schema":"https://github.com/citation-style-language/schema/raw/master/csl-citation.json"} </w:instrText>
      </w:r>
      <w:r w:rsidR="00720E2C" w:rsidRPr="00FF566E">
        <w:fldChar w:fldCharType="separate"/>
      </w:r>
      <w:r w:rsidR="00232FA2" w:rsidRPr="00232FA2">
        <w:t>(19,23,25)</w:t>
      </w:r>
      <w:r w:rsidR="00720E2C" w:rsidRPr="00FF566E">
        <w:fldChar w:fldCharType="end"/>
      </w:r>
      <w:r w:rsidRPr="00FF566E">
        <w:t>,</w:t>
      </w:r>
      <w:r>
        <w:t xml:space="preserve"> and a mixture of both was undertaken in </w:t>
      </w:r>
      <w:r w:rsidR="00720E2C">
        <w:t xml:space="preserve">a further 5 articles </w:t>
      </w:r>
      <w:r w:rsidR="00720E2C" w:rsidRPr="0019435E">
        <w:fldChar w:fldCharType="begin"/>
      </w:r>
      <w:r w:rsidR="00232FA2">
        <w:instrText xml:space="preserve"> ADDIN ZOTERO_ITEM CSL_CITATION {"citationID":"A4bghjkL","properties":{"formattedCitation":"(5,9,18,22,27)","plainCitation":"(5,9,18,22,27)","noteIndex":0},"citationItems":[{"id":38,"uris":["http://zotero.org/users/9778029/items/3KDWDLD2"],"itemData":{"id":38,"type":"article-journal","abstract":"Donation after cardiac death (DCD) is uncommon in part because clinicians cannot prospectively identify patients who are likely to die within 60 min of withdrawal of life-sustaining treatments (LST). UNOS criteria exist but have not been validated. Consecutive patients electively withdrawn from LST at five university-affiliated hospitals were prospectively enrolled. Demographic and treatment characteristics were collected. Chi-square was used to determine risk for death within 60 min and validate the UNOS criteria. A total of 533 patients were enrolled. A total of 28 were excluded from this report due to age &lt;18 years or failure to include time of death. Of 505 (95%) patients, 227 (45%) died within 60 min, 134 (27%) in 1-6 h and 144 (29%) &gt;6 h after withdrawal of LST. A total of 29%, 52%, 65% and 82% of patients with 0,1,2 and 3 UNOS DCD criteria, respectively, died within 60 min of withdrawal of LST. The data validate the UNOS criteria. Patients with no criteria might be excluded from consideration for DCD. Those with more than one criterion are reasonable candidates, while those with a single criterion should be considered if a 50% failure rate for DCD is acceptable.","container-title":"American journal of transplantation : official journal of the American Society of Transplantation and the American Society of Transplant Surgeons","DOI":"10.1111/j.1600-6143.2007.02087.x","issue":"2","journalAbbreviation":"American journal of transplantation : official journal of the American Society of Transplantation and the American Society of Transplant Surgeons","note":"publisher-place: United States","page":"432-41","title":"Donors after cardiac death: validation of identification criteria (DVIC) study for predictors of rapid death.","volume":"8","author":[{"family":"DeVita","given":"M A"},{"family":"Brooks","given":"M Mori"},{"family":"Zawistowski","given":"C"},{"family":"Rudich","given":"S"},{"family":"Daly","given":"B"},{"family":"Chaitin","given":"E"}],"issued":{"date-parts":[["2008"]]}}},{"id":36,"uris":["http://zotero.org/users/9778029/items/8AYTVN2F"],"itemData":{"id":36,"type":"article-journal","abstract":"OBJECTIVE: To assess the predictive value of respiratory and haemodynamic variables and opinion of the intensivist for determining how soon death occurs after withdrawal of life-sustaining treatments (WLST)., DESIGN: Multicentre prospective observational study., PARTICIPANTS AND SETTING: 83 consecutive adult intensive care patients at John Hunter and Calvary Mater Hospitals, Newcastle, New South Wales, for whom a decision was made to withdraw life-sustaining treatment between March 2007 and March 2008., MAIN OUTCOME MEASURES: Data were collected before initiation of palliation. Primary outcome was to recognise in a multivariate analysis the parameters associated with a time to death &lt; or = 60 minutes after WLST., RESULTS: 81 patients underwent WLST: 79 died, and two survived to be discharged from hospital. Thirty-six patients (45%) died within 60 minutes of WLST, and 45 (55%) survived 60 minutes or longer. Mean ICU stay before WLST was 4.8 days (range, 1-85 days). Mean time from WLST to death was 6:31 h (range, 1 minute to 31 days). A modified University of Wisconsin assessment tool showed no statistical association with the time from WLST to death (P = 0.09). The adapted United Network for Organ Sharing tool, systolic blood pressure, APACHE II score, ventilatory dependence, oxygen disruption, Glasgow Coma Scale (GCS) score and staff specialist opinion all showed a statistically significant association with time from WLST to death (P &lt; 0.05)., CONCLUSIONS: It is possible to predict the time from WLST to death accurately using a tool that combines GCS, respiratory and haemodynamic parameters and intensivist opinion. These results require validation in a large multicentre study.","container-title":"Critical care and resuscitation : journal of the Australasian Academy of Critical Care Medicine","issue":"4","journalAbbreviation":"Critical care and resuscitation : journal of the Australasian Academy of Critical Care Medicine","note":"publisher-place: Australia","page":"278-84","title":"Prediction of death after withdrawal of life-sustaining treatments.","volume":"10","author":[{"family":"Coleman","given":"Nicole L"},{"family":"Brieva","given":"Jorge L"},{"family":"Crowfoot","given":"Elise"}],"issued":{"date-parts":[["2008"]]}}},{"id":40,"uris":["http://zotero.org/users/9778029/items/DXSW4NGA"],"itemData":{"id":40,"type":"article-journal","abstract":"BACKGROUND: Donation after cardiac death is a method by which severely neurologically injured patients not fulfilling brain-death criteria can donate organs., OBJECTIVE: To develop an evaluation tool that can be used to predict if a patient is a suitable candidate for donation after cardiac death., METHODS: The University of Wisconsin Donation After Cardiac Death Evaluation Tool assigns numeric values to observable clinical parameters to yield an overall predictive score of suitability for donation after cardiac death. This evaluation tool is typically utilized in a critical care unit to evaluate patients with a severe neurological injury, who do not meet brain-death criteria, and for whom the physician and family have chosen to terminally withdraw life support. Each patient is disconnected from a ventilator and observed for up to 10 minutes. Observations are then scored to yield a prediction of suitability for donation after cardiac death., RESULTS: Using the University of Wisconsin Donation After Cardiac Death Evaluation Tool, we were able to predict suitability for donation after cardiac death 83.7% of the time, within a 60-minute period and 74.4% of the time within a 120-minute period. The actual results using the tool were higher when clinical observations were included in the donation after cardiac death evaluation--an overall accuracy of 88.4%.","container-title":"Progress in transplantation (Aliso Viejo, Calif.)","issue":"4","journalAbbreviation":"Progress in transplantation (Aliso Viejo, Calif.)","note":"publisher-place: United States","page":"265-73","title":"Development of the University of Wisconsin donation After Cardiac Death Evaluation Tool.","volume":"13","author":[{"family":"Lewis","given":"Jonathan"},{"family":"Peltier","given":"James"},{"family":"Nelson","given":"Helen"},{"family":"Snyder","given":"William"},{"family":"Schneider","given":"Kristi"},{"family":"Steinberger","given":"Dina"},{"family":"Anderson","given":"Michael"},{"family":"Krichevsky","given":"Alexander"},{"family":"Anderson","given":"James"},{"family":"Ellefson","given":"Jill"},{"family":"D'Alessandro","given":"Anthony"}],"issued":{"date-parts":[["2003"]]}}},{"id":29,"uris":["http://zotero.org/users/9778029/items/PNXZEXCQ"],"itemData":{"id":29,"type":"article-journal","abstract":"OBJECTIVE: The ability to predict the time of death after withdrawal of life support is of specific interest for organ donation after cardiac death. We aimed to externally validate a previously developed model to predict the probability of death within the time constraint of 60 mins after withdrawal of life-sustaining measures., DESIGN: The probability to die within 60 mins for each patient in this validation sample was calculated based on the model developed by Yee et al, which includes four variables (absent corneal reflex, absent cough reflex, extensor or absent motor response, and an oxygenation index &gt;4.2). Analyses included logistic regression modeling with bootstrapping to adjust for overoptimism. Performance was assessed by calibration (agreement between observed and predicted outcomes) and discrimination (distinction of those patients who die within 60 mins from those who do not, expressed by the area under the receiver operating characteristic curve)., SETTING: Mixed intensive care unit in The Netherlands., PATIENTS: We analyzed data from 152 patients who died as a result of a neurologic condition between 2007 and 2009., INTERVENTIONS: None., MEASUREMENTS AND MAIN RESULTS: A total of 82 patients had sufficient data. Fifty (61%) died within 60 mins. Univariable and multivariable odds ratios of the predictors were very similar between the development and validation sample. The prediction model showed good discrimination with an area under the receiver operating characteristic curve of 0.75 (95% confidence interval [CI] 0.63-0.87) but calibration was modest. The mean predicted probability was 80%, overestimating the 61% overall observed risk of death within 60 mins. Modeling oxygenation index as a linear term led to an improved version of the Mayo NICU model. (area under the receiver operating characteristic curve [95% CI] = 0.774 [0.69-0.90], bootstrap-validated area under the receiver operating characteristic curve [95% CI] = 0.74 [0.66-0.87])., CONCLUSIONS: The model discriminated well between patients who died within 60 mins after withdrawal of life support and those who did not. Further prospective validation is needed.","container-title":"Critical care medicine","DOI":"10.1097/CCM.0b013e31822f0633","issue":"1","journalAbbreviation":"Critical care medicine","note":"publisher-place: United States","page":"233-8","title":"External validation of a prognostic model predicting time of death after withdrawal of life support in neurocritical patients.","volume":"40","author":[{"family":"Groot","given":"Yorick J","non-dropping-particle":"de"},{"family":"Lingsma","given":"Hester F"},{"family":"Bakker","given":"Jan"},{"family":"Gommers","given":"Diederik A"},{"family":"Steyerberg","given":"Ewout"},{"family":"Kompanje","given":"Erwin J O"}],"issued":{"date-parts":[["2012"]]}}},{"id":41,"uris":["http://zotero.org/users/9778029/items/CCS6Z4LU"],"itemData":{"id":41,"type":"article-journal","abstract":"BACKGROUND: Acceptance of organs from controlled donation after circulatory death (cDCD) donors depends on the time to circulatory death. Here we aimed to develop and externally validate prediction models for circulatory death within 1 or 2 h after withdrawal of life-sustaining treatment. METHOD(S): In a multicenter, observational, prospective cohort study, we enrolled 409 potential cDCD donors. For model development, we applied the least absolute shrinkage and selection operator (LASSO) regression and machine learning-artificial intelligence analyses. Our LASSO models were validated using a previously published cDCD cohort. Additionally, we validated 3 existing prediction models using our data set. RESULT(S): For death within 1 and 2 h, the area under the curves (AUCs) of the LASSO models were 0.77 and 0.79, respectively, whereas for the artificial intelligence models, these were 0.79 and 0.81, respectively. We were able to identify 4% to 16% of the patients who would not die within these time frames with 100% accuracy. External validation showed that the discrimination of our models was good (AUCs 0.80 and 0.82, respectively), but they were not able to identify a subgroup with certain death after 1 to 2 h. Using our cohort to validate 3 previously published models showed AUCs ranging between 0.63 and 0.74. Calibration demonstrated that the models over- and underestimated the predicted probability of death. CONCLUSION(S): Our models showed a reasonable ability to predict circulatory death. External validation of our and 3 existing models illustrated that their predictive ability remained relatively stable. We accurately predicted a subset of patients who died after 1 to 2 h, preventing starting unnecessary donation preparations, which, however, need external validation in a prospective cohort.Copyright © 2022 Wolters Kluwer Health, Inc. All rights reserved.","container-title":"Transplantation","DOI":"10.1097/TP.0000000000004106","issue":"(Kotsopoulos) Department of Intensive Care, Elisabeth TweeSteden Hospital, Tilburg, the Netherlands. Department of Intensive Care Medicine, Radboud University Medical Center, Nijmegen, the Netherlands. Department of Critical Care, University of Groningen,","journalAbbreviation":"Transplantation","note":"publisher-place: United States\npublisher: NLM (Medline)","title":"Prospective Multicenter Observational Cohort Study on Time to Death in Potential Controlled Donation after Circulatory Death Donors-Development and External Validation of Prediction Models: The DCD III Study","author":[{"literal":"Kotsopoulos A."},{"literal":"Vos P."},{"literal":"Witjes M."},{"literal":"Volbeda M."},{"literal":"Franke H."},{"literal":"Epker J."},{"literal":"Sonneveld H."},{"literal":"Simons K."},{"literal":"Bronkhorst E."},{"literal":"Mullers R."},{"literal":"Jansen N."},{"literal":"van der Hoeven H."},{"literal":"Abdo W.F."}],"issued":{"date-parts":[["2022"]]}}}],"schema":"https://github.com/citation-style-language/schema/raw/master/csl-citation.json"} </w:instrText>
      </w:r>
      <w:r w:rsidR="00720E2C" w:rsidRPr="0019435E">
        <w:fldChar w:fldCharType="separate"/>
      </w:r>
      <w:r w:rsidR="00232FA2" w:rsidRPr="00232FA2">
        <w:t>(5,9,18,22,27)</w:t>
      </w:r>
      <w:r w:rsidR="00720E2C" w:rsidRPr="0019435E">
        <w:fldChar w:fldCharType="end"/>
      </w:r>
      <w:r w:rsidR="00B23C54">
        <w:t xml:space="preserve"> (Table. 3)</w:t>
      </w:r>
      <w:r w:rsidR="00720E2C">
        <w:t>.</w:t>
      </w:r>
      <w:r w:rsidR="00937AB4">
        <w:t xml:space="preserve"> All </w:t>
      </w:r>
      <w:r w:rsidR="007C62A0">
        <w:t xml:space="preserve">articles included the </w:t>
      </w:r>
      <w:r w:rsidR="00937AB4">
        <w:t>evaluat</w:t>
      </w:r>
      <w:r w:rsidR="007C62A0">
        <w:t>ion of</w:t>
      </w:r>
      <w:r w:rsidR="00937AB4">
        <w:t xml:space="preserve"> </w:t>
      </w:r>
      <w:r w:rsidR="007C62A0">
        <w:t xml:space="preserve">models </w:t>
      </w:r>
      <w:r w:rsidR="00937AB4">
        <w:t>for prediction of death within 60 minutes</w:t>
      </w:r>
      <w:r w:rsidR="0019435E">
        <w:t xml:space="preserve"> whilst some included evaluation of death within 120 minutes or other ranges. In total 15 unique models were reported with several articles reporting results when refitting these models.</w:t>
      </w:r>
    </w:p>
    <w:p w14:paraId="7A420575" w14:textId="4F634D88" w:rsidR="00DC7287" w:rsidRDefault="00DC7287" w:rsidP="0019435E">
      <w:r>
        <w:t xml:space="preserve">Two of the models evaluated were developed using clinical experience and expert consensus without the reported use of statistical </w:t>
      </w:r>
      <w:r w:rsidR="00CE4DE3">
        <w:t xml:space="preserve">techniques </w:t>
      </w:r>
      <w:r w:rsidR="00CE4DE3">
        <w:fldChar w:fldCharType="begin"/>
      </w:r>
      <w:r w:rsidR="00232FA2">
        <w:instrText xml:space="preserve"> ADDIN ZOTERO_ITEM CSL_CITATION {"citationID":"XZNFLeHQ","properties":{"formattedCitation":"(9,18)","plainCitation":"(9,18)","noteIndex":0},"citationItems":[{"id":38,"uris":["http://zotero.org/users/9778029/items/3KDWDLD2"],"itemData":{"id":38,"type":"article-journal","abstract":"Donation after cardiac death (DCD) is uncommon in part because clinicians cannot prospectively identify patients who are likely to die within 60 min of withdrawal of life-sustaining treatments (LST). UNOS criteria exist but have not been validated. Consecutive patients electively withdrawn from LST at five university-affiliated hospitals were prospectively enrolled. Demographic and treatment characteristics were collected. Chi-square was used to determine risk for death within 60 min and validate the UNOS criteria. A total of 533 patients were enrolled. A total of 28 were excluded from this report due to age &lt;18 years or failure to include time of death. Of 505 (95%) patients, 227 (45%) died within 60 min, 134 (27%) in 1-6 h and 144 (29%) &gt;6 h after withdrawal of LST. A total of 29%, 52%, 65% and 82% of patients with 0,1,2 and 3 UNOS DCD criteria, respectively, died within 60 min of withdrawal of LST. The data validate the UNOS criteria. Patients with no criteria might be excluded from consideration for DCD. Those with more than one criterion are reasonable candidates, while those with a single criterion should be considered if a 50% failure rate for DCD is acceptable.","container-title":"American journal of transplantation : official journal of the American Society of Transplantation and the American Society of Transplant Surgeons","DOI":"10.1111/j.1600-6143.2007.02087.x","issue":"2","journalAbbreviation":"American journal of transplantation : official journal of the American Society of Transplantation and the American Society of Transplant Surgeons","note":"publisher-place: United States","page":"432-41","title":"Donors after cardiac death: validation of identification criteria (DVIC) study for predictors of rapid death.","volume":"8","author":[{"family":"DeVita","given":"M A"},{"family":"Brooks","given":"M Mori"},{"family":"Zawistowski","given":"C"},{"family":"Rudich","given":"S"},{"family":"Daly","given":"B"},{"family":"Chaitin","given":"E"}],"issued":{"date-parts":[["2008"]]}}},{"id":40,"uris":["http://zotero.org/users/9778029/items/DXSW4NGA"],"itemData":{"id":40,"type":"article-journal","abstract":"BACKGROUND: Donation after cardiac death is a method by which severely neurologically injured patients not fulfilling brain-death criteria can donate organs., OBJECTIVE: To develop an evaluation tool that can be used to predict if a patient is a suitable candidate for donation after cardiac death., METHODS: The University of Wisconsin Donation After Cardiac Death Evaluation Tool assigns numeric values to observable clinical parameters to yield an overall predictive score of suitability for donation after cardiac death. This evaluation tool is typically utilized in a critical care unit to evaluate patients with a severe neurological injury, who do not meet brain-death criteria, and for whom the physician and family have chosen to terminally withdraw life support. Each patient is disconnected from a ventilator and observed for up to 10 minutes. Observations are then scored to yield a prediction of suitability for donation after cardiac death., RESULTS: Using the University of Wisconsin Donation After Cardiac Death Evaluation Tool, we were able to predict suitability for donation after cardiac death 83.7% of the time, within a 60-minute period and 74.4% of the time within a 120-minute period. The actual results using the tool were higher when clinical observations were included in the donation after cardiac death evaluation--an overall accuracy of 88.4%.","container-title":"Progress in transplantation (Aliso Viejo, Calif.)","issue":"4","journalAbbreviation":"Progress in transplantation (Aliso Viejo, Calif.)","note":"publisher-place: United States","page":"265-73","title":"Development of the University of Wisconsin donation After Cardiac Death Evaluation Tool.","volume":"13","author":[{"family":"Lewis","given":"Jonathan"},{"family":"Peltier","given":"James"},{"family":"Nelson","given":"Helen"},{"family":"Snyder","given":"William"},{"family":"Schneider","given":"Kristi"},{"family":"Steinberger","given":"Dina"},{"family":"Anderson","given":"Michael"},{"family":"Krichevsky","given":"Alexander"},{"family":"Anderson","given":"James"},{"family":"Ellefson","given":"Jill"},{"family":"D'Alessandro","given":"Anthony"}],"issued":{"date-parts":[["2003"]]}}}],"schema":"https://github.com/citation-style-language/schema/raw/master/csl-citation.json"} </w:instrText>
      </w:r>
      <w:r w:rsidR="00CE4DE3">
        <w:fldChar w:fldCharType="separate"/>
      </w:r>
      <w:r w:rsidR="00232FA2" w:rsidRPr="00232FA2">
        <w:t>(9,18)</w:t>
      </w:r>
      <w:r w:rsidR="00CE4DE3">
        <w:fldChar w:fldCharType="end"/>
      </w:r>
      <w:r w:rsidR="00CE4DE3">
        <w:t xml:space="preserve">. </w:t>
      </w:r>
      <w:r w:rsidR="00AB020D">
        <w:t>Of the remaining models t</w:t>
      </w:r>
      <w:r w:rsidR="00B51FA8">
        <w:t xml:space="preserve">wo used classification and regression trees (CART) </w:t>
      </w:r>
      <w:r w:rsidR="00B51FA8">
        <w:fldChar w:fldCharType="begin"/>
      </w:r>
      <w:r w:rsidR="00232FA2">
        <w:instrText xml:space="preserve"> ADDIN ZOTERO_ITEM CSL_CITATION {"citationID":"PyB7RSQG","properties":{"formattedCitation":"(9,28)","plainCitation":"(9,28)","noteIndex":0},"citationItems":[{"id":38,"uris":["http://zotero.org/users/9778029/items/3KDWDLD2"],"itemData":{"id":38,"type":"article-journal","abstract":"Donation after cardiac death (DCD) is uncommon in part because clinicians cannot prospectively identify patients who are likely to die within 60 min of withdrawal of life-sustaining treatments (LST). UNOS criteria exist but have not been validated. Consecutive patients electively withdrawn from LST at five university-affiliated hospitals were prospectively enrolled. Demographic and treatment characteristics were collected. Chi-square was used to determine risk for death within 60 min and validate the UNOS criteria. A total of 533 patients were enrolled. A total of 28 were excluded from this report due to age &lt;18 years or failure to include time of death. Of 505 (95%) patients, 227 (45%) died within 60 min, 134 (27%) in 1-6 h and 144 (29%) &gt;6 h after withdrawal of LST. A total of 29%, 52%, 65% and 82% of patients with 0,1,2 and 3 UNOS DCD criteria, respectively, died within 60 min of withdrawal of LST. The data validate the UNOS criteria. Patients with no criteria might be excluded from consideration for DCD. Those with more than one criterion are reasonable candidates, while those with a single criterion should be considered if a 50% failure rate for DCD is acceptable.","container-title":"American journal of transplantation : official journal of the American Society of Transplantation and the American Society of Transplant Surgeons","DOI":"10.1111/j.1600-6143.2007.02087.x","issue":"2","journalAbbreviation":"American journal of transplantation : official journal of the American Society of Transplantation and the American Society of Transplant Surgeons","note":"publisher-place: United States","page":"432-41","title":"Donors after cardiac death: validation of identification criteria (DVIC) study for predictors of rapid death.","volume":"8","author":[{"family":"DeVita","given":"M A"},{"family":"Brooks","given":"M Mori"},{"family":"Zawistowski","given":"C"},{"family":"Rudich","given":"S"},{"family":"Daly","given":"B"},{"family":"Chaitin","given":"E"}],"issued":{"date-parts":[["2008"]]}}},{"id":19,"uris":["http://zotero.org/users/9778029/items/HFD8JAGI"],"itemData":{"id":19,"type":"article-journal","abstract":"BACKGROUND: Given the stable number of potential organ donors after brain death, donors after circulatory death have been an increasing source of organs procured for transplant. Among the most important considerations for donation after circulatory death (DCD) is the prediction that death will occur within a reasonable period of time after the withdrawal of cardiorespiratory support (WCRS). Accurate prediction of time to death is necessary for the procurement process. We aimed to develop simple predictive rules for death in less than 60 min and test the accuracy of these rules in a pool of potential DCD donors., METHODS: A multicenter prospective longitudinal cohort design of DCD eligible patients (n=318), with the primary binary outcome being death in less than 60 min after withdrawal of cardiorespiratory support conducted in 28 accredited intensive care units (ICUs) in Australia. We used a random split-half method to produce two samples, first to develop the predictive classification rules and then to estimate accuracy in an independent sample., RESULTS: The best classification model used only three simple classification rules to produce an overall efficiency of 0.79 (0.72-0.85), sensitivity of 0.82 (0.73-0.90), and a positive predictive value of 0.80 (0.70-0.87) in the independent sample. Using only intensive care unit specialist prediction (a single classification rule) produced comparable efficiency 0.80 (0.73-0.86), sensitivity 0.87 (0.78-0.93), and positive predictive value 0.78 (0.68-0.86)., CONCLUSION: This best predictive model missed only 18% of all potential donors. A positive prediction would be incorrect on only 20% of occasions, meaning there is an acceptable level of lost opportunity costs involved in the unnecessary assembly of transplantation teams and theatres.","container-title":"Transplantation","DOI":"10.1097/TP.0000000000000186","issue":"10","journalAbbreviation":"Transplantation","note":"publisher-place: United States","page":"1112-8","title":"Prediction of death in less than 60 minutes after withdrawal of cardiorespiratory support in potential organ donors after circulatory death.","volume":"98","author":[{"family":"Brieva","given":"Jorge"},{"family":"Coleman","given":"Nicole"},{"family":"Lacey","given":"Jeanette"},{"family":"Harrigan","given":"Peter"},{"family":"Lewin","given":"Terry J"},{"family":"Carter","given":"Gregory L"}],"issued":{"date-parts":[["2014"]]}}}],"schema":"https://github.com/citation-style-language/schema/raw/master/csl-citation.json"} </w:instrText>
      </w:r>
      <w:r w:rsidR="00B51FA8">
        <w:fldChar w:fldCharType="separate"/>
      </w:r>
      <w:r w:rsidR="00232FA2" w:rsidRPr="00232FA2">
        <w:t>(9,28)</w:t>
      </w:r>
      <w:r w:rsidR="00B51FA8">
        <w:fldChar w:fldCharType="end"/>
      </w:r>
      <w:r w:rsidR="00B51FA8">
        <w:t xml:space="preserve">, two models used cox regression analysis </w:t>
      </w:r>
      <w:r w:rsidR="00B51FA8">
        <w:fldChar w:fldCharType="begin"/>
      </w:r>
      <w:r w:rsidR="00232FA2">
        <w:instrText xml:space="preserve"> ADDIN ZOTERO_ITEM CSL_CITATION {"citationID":"VWqSu1qI","properties":{"formattedCitation":"(15,20)","plainCitation":"(15,20)","noteIndex":0},"citationItems":[{"id":18,"uris":["http://zotero.org/users/9778029/items/WNF856A4"],"itemData":{"id":18,"type":"article-journal","abstract":"Reliable prediction of time of death after withdrawal of life-sustaining treatment in patients with devastating neurological injury is crucial to successful donation after cardiac death. Herein, we conducted a study of 419 neurocritical patients who underwent life support withdrawal at four neurosurgical centers in China. Based on a retrospective cohort, we used multivariate Cox regression analysis to identify prognostic factors for patient death, which were then integrated into a nomogram. The model was calibrated and validated using data from an external retrospective cohort and a prospective cohort. We identified 10 variables that were incorporated into a nomogram. The C-indexes for predicting the 60-min death probability in the training, external validation and prospective validation cohorts were 0.96 (0.93-0.98), 0.94 (0.91-0.97), and 0.99 (0.97-1.00), respectively. The calibration plots after WLST showed an optimal agreement between the prediction of time to death by the nomogram and the actual observation for all cohorts. Then we identified 22, 26 and 37 as cut-points for risk stratification into four groups. Kaplan-Meier curves indicated distinct prognoses between patients in the different risk groups (p &lt; 0.001). In conclusion, we have developed and validated a nomogram to accurately identify potential cardiac death donors in neurocritical patients in a Chinese population. © Copyright 2015 The American Society of Transplantation and the American Society of Transplant Surgeons.","container-title":"American journal of transplantation : official journal of the American Society of Transplantation and the American Society of Transplant Surgeons","DOI":"10.1111/ajt.13231","issue":"8","journalAbbreviation":"American journal of transplantation : official journal of the American Society of Transplantation and the American Society of Transplant Surgeons","note":"publisher-place: United States","page":"2136-42","title":"Nomogram for Predicting Time to Death After Withdrawal of Life-Sustaining Treatment in Patients With Devastating Neurological Injury.","volume":"15","author":[{"family":"He","given":"X"},{"family":"Xu","given":"G"},{"family":"Liang","given":"W"},{"family":"Liu","given":"B"},{"family":"Xu","given":"Y"},{"family":"Luan","given":"Z"},{"family":"Lu","given":"Y"},{"family":"Ko","given":"D S C"},{"family":"Manyalich","given":"M"},{"family":"Schroder","given":"P M"},{"family":"Guo","given":"Z"}],"issued":{"date-parts":[["2015"]]}}},{"id":35,"uris":["http://zotero.org/users/9778029/items/N8YEQBLF"],"itemData":{"id":35,"type":"article-journal","abstract":"Organ donation after cardiac death (DCD) is increasing markedly, allowing more patients to benefit from transplantation. The time to cardiac death following withdrawal of life-supporting treatment varies widely and is an important determinant of whether organ donation occurs. A prospective multicenter study of potential DCD donors was undertaken to evaluate the time to death and identify associated factors. One hundred and ninety-one potential adult DCD donors at nine UK centers were studied. Treatment withdrawal comprised stopping ventilator support and inotropes. Demographics and physiological variables at the time of death were recorded. Following treatment withdrawal, all potential donors died, with median time to death of 36 min (range 5 min to 3.3 days). Eighty-three potential donors (43.5%) remained alive 1 h after treatment withdrawal, and 69 (36.1%) and 54 (28.3%) at 2 and 4 h, respectively. Univariate analysis revealed that age, cause of death, ventilation mode, inotrope use, systolic blood pressure, FiO2 and arterial pH at treatment withdrawal were all associated with time to death. Multivariable analysis showed that younger age, higher FiO2 and mode of ventilation were independently associated with shorter time to death. This information may aid planning and resourcing of DCD organ recovery and help maximize DCD donor numbers.","container-title":"American journal of transplantation : official journal of the American Society of Transplantation and the American Society of Transplant Surgeons","DOI":"10.1111/j.1600-6143.2009.02758.x","issue":"9","journalAbbreviation":"American journal of transplantation : official journal of the American Society of Transplantation and the American Society of Transplant Surgeons","note":"publisher-place: United States","page":"2157-65","title":"Time to cardiac death after withdrawal of life-sustaining treatment in potential organ donors.","volume":"9","author":[{"family":"Suntharalingam","given":"C"},{"family":"Sharples","given":"L"},{"family":"Dudley","given":"C"},{"family":"Bradley","given":"J A"},{"family":"Watson","given":"C J E"}],"issued":{"date-parts":[["2009"]]}}}],"schema":"https://github.com/citation-style-language/schema/raw/master/csl-citation.json"} </w:instrText>
      </w:r>
      <w:r w:rsidR="00B51FA8">
        <w:fldChar w:fldCharType="separate"/>
      </w:r>
      <w:r w:rsidR="00232FA2" w:rsidRPr="00232FA2">
        <w:t>(15,20)</w:t>
      </w:r>
      <w:r w:rsidR="00B51FA8">
        <w:fldChar w:fldCharType="end"/>
      </w:r>
      <w:r w:rsidR="00B51FA8">
        <w:t xml:space="preserve"> </w:t>
      </w:r>
      <w:r w:rsidR="00484F90">
        <w:t xml:space="preserve">and </w:t>
      </w:r>
      <w:r w:rsidR="00C91F5B">
        <w:t>seven</w:t>
      </w:r>
      <w:r w:rsidR="00484F90">
        <w:t xml:space="preserve"> models used other forms of multivariable regression analysis </w:t>
      </w:r>
      <w:r w:rsidR="00484F90">
        <w:fldChar w:fldCharType="begin"/>
      </w:r>
      <w:r w:rsidR="00232FA2">
        <w:instrText xml:space="preserve"> ADDIN ZOTERO_ITEM CSL_CITATION {"citationID":"gXcr1E7n","properties":{"formattedCitation":"(5,8,13,17,21,22,27)","plainCitation":"(5,8,13,17,21,22,27)","noteIndex":0},"citationItems":[{"id":22,"uris":["http://zotero.org/users/9778029/items/88LA5W2C"],"itemData":{"id":22,"type":"article-journal","abstract":"OBJECTIVES: Half of all ICU patients die within 60 minutes of withdrawal of cardiorespiratory support. Prediction of which patients die before and after 60 minutes would allow changes in service organization to improve patient palliation, family grieving, and allocation of ICU beds. This study tested various predictors of death within 60 minutes and explored which clinical variables ICU specialists used to make their prediction., DESIGN AND SETTINGS: Prospective longitudinal cohort design (n = 765) of consecutive adult patients having withdrawal of cardiorespiratory support, in 28 ICUs in Australia. Primary outcome was death within 60 minutes following withdrawal of cardiorespiratory support. A random split-half method was used to make two independent samples for development and testing of the predictive indices. The secondary outcome was ICU Specialist prediction of death within 60 minutes., MEASUREMENTS AND MAIN RESULTS: Death within 60 minutes of withdrawal of cardiorespiratory support occurred in 377 (49.3%). ICU specialist opinion was the best individual predictor, with an unadjusted odds ratio of 15.42 (95% CI, 9.33-25.49) and an adjusted odds ratio of 8.44 (4.30-16.58). A predictive index incorporating the ICU specialist opinion and clinical variables had an area under the curve of 0.89 (0.86-0.92) and 0.84 (0.80-0.88) in the development and test sets, respectively; and a second index using only clinical variables had an area under the curve of 0.86 (0.82-0.89) and 0.78 (0.73-0.83). The ICU specialist prediction of death within 60 minutes was independently associated with five clinical variables: pH, Glasgow Coma Scale, spontaneous respiratory rate, positive end-expiratory pressure, and systolic blood pressure., CONCLUSION: ICU specialist opinion is probably the current clinical standard for predicting death within 60 minutes of withdrawal of cardiorespiratory support. This approach is supported by this study, although predictive indices restricted to clinical variables are only marginally inferior. Either approach has a clinically useful level of prediction that would allow ICU service organization to be modified to improve care for patients and families and use ICU beds more efficiently.","container-title":"Critical care medicine","DOI":"10.1097/CCM.0b013e3182987f38","issue":"12","journalAbbreviation":"Critical care medicine","note":"publisher-place: United States","page":"2677-87","title":"Prediction of death in less than 60 minutes following withdrawal of cardiorespiratory support in ICUs.","volume":"41","author":[{"family":"Brieva","given":"Jorge"},{"family":"Coleman","given":"Nicole"},{"family":"Lacey","given":"Jeanette"},{"family":"Harrigan","given":"Peter"},{"family":"Lewin","given":"Terry J"},{"family":"Carter","given":"Gregory L"}],"issued":{"date-parts":[["2013"]]}},"label":"page"},{"id":36,"uris":["http://zotero.org/users/9778029/items/8AYTVN2F"],"itemData":{"id":36,"type":"article-journal","abstract":"OBJECTIVE: To assess the predictive value of respiratory and haemodynamic variables and opinion of the intensivist for determining how soon death occurs after withdrawal of life-sustaining treatments (WLST)., DESIGN: Multicentre prospective observational study., PARTICIPANTS AND SETTING: 83 consecutive adult intensive care patients at John Hunter and Calvary Mater Hospitals, Newcastle, New South Wales, for whom a decision was made to withdraw life-sustaining treatment between March 2007 and March 2008., MAIN OUTCOME MEASURES: Data were collected before initiation of palliation. Primary outcome was to recognise in a multivariate analysis the parameters associated with a time to death &lt; or = 60 minutes after WLST., RESULTS: 81 patients underwent WLST: 79 died, and two survived to be discharged from hospital. Thirty-six patients (45%) died within 60 minutes of WLST, and 45 (55%) survived 60 minutes or longer. Mean ICU stay before WLST was 4.8 days (range, 1-85 days). Mean time from WLST to death was 6:31 h (range, 1 minute to 31 days). A modified University of Wisconsin assessment tool showed no statistical association with the time from WLST to death (P = 0.09). The adapted United Network for Organ Sharing tool, systolic blood pressure, APACHE II score, ventilatory dependence, oxygen disruption, Glasgow Coma Scale (GCS) score and staff specialist opinion all showed a statistically significant association with time from WLST to death (P &lt; 0.05)., CONCLUSIONS: It is possible to predict the time from WLST to death accurately using a tool that combines GCS, respiratory and haemodynamic parameters and intensivist opinion. These results require validation in a large multicentre study.","container-title":"Critical care and resuscitation : journal of the Australasian Academy of Critical Care Medicine","issue":"4","journalAbbreviation":"Critical care and resuscitation : journal of the Australasian Academy of Critical Care Medicine","note":"publisher-place: Australia","page":"278-84","title":"Prediction of death after withdrawal of life-sustaining treatments.","volume":"10","author":[{"family":"Coleman","given":"Nicole L"},{"family":"Brieva","given":"Jorge L"},{"family":"Crowfoot","given":"Elise"}],"issued":{"date-parts":[["2008"]]}}},{"id":25,"uris":["http://zotero.org/users/9778029/items/9M84RZWT"],"itemData":{"id":25,"type":"article-journal","abstract":"BACKGROUND: Successful donation of organs after cardiac death (DCD) requires identification of patients who will die within 60 min of withdrawal of life-sustaining treatment (WLST). We aimed to validate a straightforward model to predict the likelihood of death within 60 min of WLST in patients with irreversible brain injury., METHODS: In this multicentre, observational study, we prospectively enrolled consecutive comatose patients with irreversible brain injury undergoing WLST at six medical centres in the USA and the Netherlands. We assessed four clinical characteristics (corneal reflex, cough reflex, best motor response, and oxygenation index) as predictor variables, which were selected on the basis of previous findings. We excluded patients who had brain death or were not intubated. The primary endpoint was death within 60 min of WLST. We used univariate and multivariable logistic regression analyses to assess associations with predictor variables. Points attributed to each variable were summed to create a predictive score for cardiac death in patients in neurocritical state (the DCD-N score). We assessed performance of the score using area under the curve analysis., FINDINGS: We included 178 patients, 82 (46%) of whom died within 60 min of WLST. Absent corneal reflexes (odds ratio [OR] 2.67, 95% CI 1.19-6.01; p=0.0173; 1 point), absent cough reflex (4.16, 1.79-9.70; p=0.0009; 2 points), extensor or absent motor responses (2.99, 1.22-7.34; p=0.0168; 1 point), and an oxygenation index score of more than 3.0 (2.31, 1.10-4.88; p=0.0276; 1 point) were predictive of death within 60 min of WLST. 59 of 82 patients who died within 60 min of WLST had DCD-N scores of 3 or more (72% sensitivity), and 75 of 96 of those who did not die within this interval had scores of 0-2 (78% specificity); taking into account the prevalence of death within 60 min in this population, a score of 3 or more was translated into a 74% chance of death within 60 min (positive predictive value) and a score of 0-2 translated into a 77% chance of survival beyond 60 min (negative predictive value)., INTERPRETATION: The DCD-N score can be used to predict potential candidates for DCD in patients with non-survivable brain injury. However, this score needs to be tested specifically in a cohort of potential donors participating in DCD protocols., FUNDING: None. Copyright © 2012 Elsevier Ltd. All rights reserved.","container-title":"The Lancet. Neurology","DOI":"10.1016/S1474-4422(12)70060-1","issue":"5","journalAbbreviation":"The Lancet. Neurology","note":"publisher-place: England","page":"414-9","title":"Prediction of potential for organ donation after cardiac death in patients in neurocritical state: a prospective observational study.","volume":"11","author":[{"family":"Rabinstein","given":"Alejandro A"},{"family":"Yee","given":"Alan H"},{"family":"Mandrekar","given":"Jay"},{"family":"Fugate","given":"Jennifer E"},{"family":"Groot","given":"Yorick J","non-dropping-particle":"de"},{"family":"Kompanje","given":"Erwin J O"},{"family":"Shutter","given":"Lori A"},{"family":"Freeman","given":"W David"},{"family":"Rubin","given":"Michael A"},{"family":"Wijdicks","given":"Eelco F M"}],"issued":{"date-parts":[["2012"]]}}},{"id":28,"uris":["http://zotero.org/users/9778029/items/UY2Z6TPV"],"itemData":{"id":28,"type":"article-journal","abstract":"OBJECTIVE: Organ donation after cardiac death increases the number of donor organs. In controlled donation after cardiac death donors, the period between withdrawal of life-sustaining treatment and cardiac arrest is one of the parameters used to assess whether organs are suitable for transplantation. The objective of this study was to identify donation after cardiac death donor characteristics that affect the interval between withdrawal of life-sustaining treatment and cardiac death., DESIGN: Prospective multicenter study of observational data., PATIENTS: All potential donation after cardiac death donors in The Netherlands between May 2007 and June 2009 were identified., INTERVENTIONS: None., MEASUREMENTS AND MAIN RESULTS: Of the 242 potential donation after cardiac death donors, 211 entered analysis, 76% of them died within 60 mins, and 83% died within 120 mins after withdrawal of life-sustaining treatment. The median time to death was 20 mins (range 1 min to 3.8 days). Controlled mechanical ventilation, use of norepinephrine, absence of reflexes, neurologic deficit as cause of death, and absence of cardiovascular comorbidity were associated with death within 60 and 120 mins. The use of analgesics, sedatives, or extubation did not significantly influence the moment of death. In the multivariable logistic regression analysis, controlled mechanical ventilation remained a risk factor for death within 60 mins, and norepinephrine administration and absence of cardiovascular comorbidity remained risk factors for death within 120 mins. The clinical judgment of the intensivist predicted death within 60 and 120 mins with a sensitivity of 73% and 89%, respectively, and a specificity of 56% and 25%, respectively., CONCLUSION: Despite the identification of risk factors for early death and the additional value of the clinical judgment by the intensivist, it is not possible to reliably identify potential donation after cardiac death donors who will die within 1 or 2 hrs after life-sustaining treatment has been withdrawn. Consequently, a donation procedure should be initiated in every potential donor.","container-title":"Critical care medicine","DOI":"10.1097/CCM.0b013e318232e2e7","issue":"3","journalAbbreviation":"Critical care medicine","note":"publisher-place: United States","page":"766-9","title":"Prediction of time of death after withdrawal of life-sustaining treatment in potential donors after cardiac death*.","volume":"40","author":[{"family":"Wind","given":"Jentina"},{"family":"Snoeijs","given":"Maarten G J"},{"family":"Brugman","given":"Cees A"},{"family":"Vervelde","given":"Janneke"},{"family":"Zwaveling","given":"Janharm"},{"family":"Mook","given":"Walther N","non-dropping-particle":"van"},{"family":"Heurn","given":"Ernest L","non-dropping-particle":"van"}],"issued":{"date-parts":[["2012"]]}}},{"id":9053,"uris":["http://zotero.org/users/9778029/items/KQEWIYCW"],"itemData":{"id":9053,"type":"article-journal","abstract":"Shortage of organs for transplantation has led to the renewed interest in donation after circulatory-determination of death (DCDD). We conducted a  retrospective analysis (2001-2009) and a subsequent prospective validation (2010)  of liver Maastricht-Category-3-DCDD and donation-after-brain-death (DBD) offers  to our program. Accepted and declined offers were compared. Accepted DCDD offers  were divided into donors who went on to cardiac arrest and those who did not.  Donors who arrested were divided into those producing grafts that were  transplanted or remained unused. Descriptive comparisons and regression analyses  were performed to assess predictor models of donor cardiac arrest and graft  utilization. Variables from the multivariate analysis were prospectively  validated. Of 1579 DCDD offers, 621 were accepted, and of these, 400 experienced  cardiac arrest after withdrawal of support. Of these, 173 livers were  transplanted. In the DCDD group, donor age &lt; 40 years, use of inotropes and  absence of gag/cough reflexes were predictors of cardiac arrest. Donor age &gt;50  years, BMI &gt;30, warm ischemia time &gt;25 minutes, ITU stay &gt;7 days and ALT ≥ 4×  normal rates were risk factors for not using the graft. These variables had  excellent sensitivity and specificity for the prediction of cardiac arrest (AUROC  = 0.835) and graft use (AUROC = 0.748) in the 2010 prospective validation. These  models can feasibly predict cardiac arrest in potential DCDDs and graft  usability, helping to avoid unnecessary recoveries and healthcare expenditure.","container-title":"American journal of transplantation : official journal of the American Society of Transplantation and the American Society of Transplant Surgeons","DOI":"10.1111/j.1600-6143.2012.04242.x","ISSN":"1600-6143 1600-6135","issue":"12","journalAbbreviation":"Am J Transplant","language":"eng","license":"© Copyright 2012 The American Society of Transplantation and the American Society of Transplant Surgeons.","note":"publisher-place: United States\nPMID: 23016623","page":"3414-3424","title":"Prediction models of donor arrest and graft utilization in liver transplantation from maastricht-3 donors after circulatory death.","volume":"12","author":[{"family":"Davila","given":"D."},{"family":"Ciria","given":"R."},{"family":"Jassem","given":"W."},{"family":"Briceño","given":"J."},{"family":"Littlejohn","given":"W."},{"family":"Vilca-Meléndez","given":"H."},{"family":"Srinivasan","given":"P."},{"family":"Prachalias","given":"A."},{"family":"O'Grady","given":"J."},{"family":"Rela","given":"M."},{"family":"Heaton","given":"N."}],"issued":{"date-parts":[["2012",12]]}}},{"id":29,"uris":["http://zotero.org/users/9778029/items/PNXZEXCQ"],"itemData":{"id":29,"type":"article-journal","abstract":"OBJECTIVE: The ability to predict the time of death after withdrawal of life support is of specific interest for organ donation after cardiac death. We aimed to externally validate a previously developed model to predict the probability of death within the time constraint of 60 mins after withdrawal of life-sustaining measures., DESIGN: The probability to die within 60 mins for each patient in this validation sample was calculated based on the model developed by Yee et al, which includes four variables (absent corneal reflex, absent cough reflex, extensor or absent motor response, and an oxygenation index &gt;4.2). Analyses included logistic regression modeling with bootstrapping to adjust for overoptimism. Performance was assessed by calibration (agreement between observed and predicted outcomes) and discrimination (distinction of those patients who die within 60 mins from those who do not, expressed by the area under the receiver operating characteristic curve)., SETTING: Mixed intensive care unit in The Netherlands., PATIENTS: We analyzed data from 152 patients who died as a result of a neurologic condition between 2007 and 2009., INTERVENTIONS: None., MEASUREMENTS AND MAIN RESULTS: A total of 82 patients had sufficient data. Fifty (61%) died within 60 mins. Univariable and multivariable odds ratios of the predictors were very similar between the development and validation sample. The prediction model showed good discrimination with an area under the receiver operating characteristic curve of 0.75 (95% confidence interval [CI] 0.63-0.87) but calibration was modest. The mean predicted probability was 80%, overestimating the 61% overall observed risk of death within 60 mins. Modeling oxygenation index as a linear term led to an improved version of the Mayo NICU model. (area under the receiver operating characteristic curve [95% CI] = 0.774 [0.69-0.90], bootstrap-validated area under the receiver operating characteristic curve [95% CI] = 0.74 [0.66-0.87])., CONCLUSIONS: The model discriminated well between patients who died within 60 mins after withdrawal of life support and those who did not. Further prospective validation is needed.","container-title":"Critical care medicine","DOI":"10.1097/CCM.0b013e31822f0633","issue":"1","journalAbbreviation":"Critical care medicine","note":"publisher-place: United States","page":"233-8","title":"External validation of a prognostic model predicting time of death after withdrawal of life support in neurocritical patients.","volume":"40","author":[{"family":"Groot","given":"Yorick J","non-dropping-particle":"de"},{"family":"Lingsma","given":"Hester F"},{"family":"Bakker","given":"Jan"},{"family":"Gommers","given":"Diederik A"},{"family":"Steyerberg","given":"Ewout"},{"family":"Kompanje","given":"Erwin J O"}],"issued":{"date-parts":[["2012"]]}}},{"id":41,"uris":["http://zotero.org/users/9778029/items/CCS6Z4LU"],"itemData":{"id":41,"type":"article-journal","abstract":"BACKGROUND: Acceptance of organs from controlled donation after circulatory death (cDCD) donors depends on the time to circulatory death. Here we aimed to develop and externally validate prediction models for circulatory death within 1 or 2 h after withdrawal of life-sustaining treatment. METHOD(S): In a multicenter, observational, prospective cohort study, we enrolled 409 potential cDCD donors. For model development, we applied the least absolute shrinkage and selection operator (LASSO) regression and machine learning-artificial intelligence analyses. Our LASSO models were validated using a previously published cDCD cohort. Additionally, we validated 3 existing prediction models using our data set. RESULT(S): For death within 1 and 2 h, the area under the curves (AUCs) of the LASSO models were 0.77 and 0.79, respectively, whereas for the artificial intelligence models, these were 0.79 and 0.81, respectively. We were able to identify 4% to 16% of the patients who would not die within these time frames with 100% accuracy. External validation showed that the discrimination of our models was good (AUCs 0.80 and 0.82, respectively), but they were not able to identify a subgroup with certain death after 1 to 2 h. Using our cohort to validate 3 previously published models showed AUCs ranging between 0.63 and 0.74. Calibration demonstrated that the models over- and underestimated the predicted probability of death. CONCLUSION(S): Our models showed a reasonable ability to predict circulatory death. External validation of our and 3 existing models illustrated that their predictive ability remained relatively stable. We accurately predicted a subset of patients who died after 1 to 2 h, preventing starting unnecessary donation preparations, which, however, need external validation in a prospective cohort.Copyright © 2022 Wolters Kluwer Health, Inc. All rights reserved.","container-title":"Transplantation","DOI":"10.1097/TP.0000000000004106","issue":"(Kotsopoulos) Department of Intensive Care, Elisabeth TweeSteden Hospital, Tilburg, the Netherlands. Department of Intensive Care Medicine, Radboud University Medical Center, Nijmegen, the Netherlands. Department of Critical Care, University of Groningen,","journalAbbreviation":"Transplantation","note":"publisher-place: United States\npublisher: NLM (Medline)","title":"Prospective Multicenter Observational Cohort Study on Time to Death in Potential Controlled Donation after Circulatory Death Donors-Development and External Validation of Prediction Models: The DCD III Study","author":[{"literal":"Kotsopoulos A."},{"literal":"Vos P."},{"literal":"Witjes M."},{"literal":"Volbeda M."},{"literal":"Franke H."},{"literal":"Epker J."},{"literal":"Sonneveld H."},{"literal":"Simons K."},{"literal":"Bronkhorst E."},{"literal":"Mullers R."},{"literal":"Jansen N."},{"literal":"van der Hoeven H."},{"literal":"Abdo W.F."}],"issued":{"date-parts":[["2022"]]}}}],"schema":"https://github.com/citation-style-language/schema/raw/master/csl-citation.json"} </w:instrText>
      </w:r>
      <w:r w:rsidR="00484F90">
        <w:fldChar w:fldCharType="separate"/>
      </w:r>
      <w:r w:rsidR="00232FA2" w:rsidRPr="00232FA2">
        <w:t>(5,8,13,17,21,22,27)</w:t>
      </w:r>
      <w:r w:rsidR="00484F90">
        <w:fldChar w:fldCharType="end"/>
      </w:r>
      <w:r w:rsidR="00484F90">
        <w:t xml:space="preserve">. The final </w:t>
      </w:r>
      <w:r w:rsidR="00C91F5B">
        <w:t>2</w:t>
      </w:r>
      <w:r w:rsidR="00484F90">
        <w:t xml:space="preserve"> models used random survival forests (RSF) </w:t>
      </w:r>
      <w:r w:rsidR="00484F90">
        <w:fldChar w:fldCharType="begin"/>
      </w:r>
      <w:r w:rsidR="008C361C">
        <w:instrText xml:space="preserve"> ADDIN ZOTERO_ITEM CSL_CITATION {"citationID":"Fxo5p7O2","properties":{"formattedCitation":"(4)","plainCitation":"(4)","noteIndex":0},"citationItems":[{"id":45,"uris":["http://zotero.org/users/9778029/items/AHJWJLH2"],"itemData":{"id":45,"type":"article-journal","abstract":"Background: Organ donation after circulatory determined death (DCD) accounts for 17% of all deceased organ donors in Canada, a fraction of its theoretical potential1. Up to half of all potential DCD patients are unable to donate because they do not die within currently required time limits to minimize organ ischemic damage2. The inability to predict time to death results in additional stress for families, a reduced number of successful donors, and increased costs for the health system. The DePPaRT (Death Physiology and Prediction After Removal of Therapy) study captured vital signs waveform data from 654 patients undergoing withdrawal of life sustaining therapy (WLST) in 22 centres in Canada, the Czech Republic, and the Netherlands. As reduced vital signs variability is associated with illness4,6,7, we hypothesized that the loss of heart rate and blood pressure variability in the hour prior to WLST might be useful in predicting time to death after WLST. Objective(s): To develop a model based on vital signs waveform variability capable of predicting whether a patient will die within the timelines required for organ donation (0.5, 1, and 2 hours after WLST). Method(s): Vital signs waveform data was available prior to WLST in 567 patients. This data was processed to obtain beat-to-beat event times series from the ECG and arterial blood pressure waveforms (R peak to R peak interval (RRI), systolic, diastolic, and pulse blood pressures), using CIMVA3,4. Each series was filtered to remove arrhythmias prior to the calculation of up to 53 measures of variability, using windows of 750 beats. We excluded patients that had prolonged WLST, namely patients with additional life supporting therapies removed after 10 minutes after the first act of WLST. Patients enrolled prior to and after March 2017 were used in the derivation (210 patients) and validation (105 patients) cohorts, respectively (Figure 1). All variability features were normalized to have a mean of 0 and a standard deviation of 1. We used random survival forests9 in R to develop a predictive model. The model yielded a probability of dying within each 15-minute interval up until 24 hours after WLST for each patient (Figure 2a). Probabilities at specific times on these curves (t = 0.5, 1, and 2 hours) were used as scores to predict if a given patient would die within these times. Features were ranked based on their importance over a 10-fold cross validation of the training set. The model was retrained using only the highest ranked variables, adding one variable at a time. We used all 210 patients from the training set and the 15 features required for the AUC to plateau (Figure 2b) in a final model tested on the validation set. Result(s): The derived model employing 15 variability features achieved a median AUC of 0.77, 0.8, and 0.77 for death within 0.5, 1, or 2 hours, respectively, on the validation set (Figure 3a). Nearly 91% of the patients with the highest scores died within 2 hours of WLST (Figure 3b). On our dataset, our model outperformed one of the highest performing models in the literature5,8 (Figure 3c). Conclusion(s): For the first time, a predictive model using only heart rate and blood pressure variability data to predict time to death after WLST has been shown to achieve superior performance to models derived using clinical data5. In the future, we will combine and evaluate models incorporating both variability and additional clinical variables. (Figure Presented).","container-title":"Canadian Journal of Anesthesia","DOI":"10.1007/s12630-019-01292-0","issue":"1 Supplement","journalAbbreviation":"Canadian Journal of Anesthesia","note":"publisher-place: Netherlands\npublisher: Springer","page":"S96-S100","title":"Predicting time to death after the withdrawal of life supporting therapies using variability analysis of vital signs waveform data","volume":"66","author":[{"literal":"Scales"},{"literal":"Herry C."},{"literal":"Van Beinum A."},{"literal":"Hogue M."},{"literal":"Hornby L."},{"literal":"Dhanani S."},{"literal":"Seely A.J."}],"issued":{"date-parts":[["2019"]]}}}],"schema":"https://github.com/citation-style-language/schema/raw/master/csl-citation.json"} </w:instrText>
      </w:r>
      <w:r w:rsidR="00484F90">
        <w:fldChar w:fldCharType="separate"/>
      </w:r>
      <w:r w:rsidR="008C361C" w:rsidRPr="008C361C">
        <w:t>(4)</w:t>
      </w:r>
      <w:r w:rsidR="00484F90">
        <w:fldChar w:fldCharType="end"/>
      </w:r>
      <w:r w:rsidR="00484F90">
        <w:t xml:space="preserve">, and a light gradient boosting machine </w:t>
      </w:r>
      <w:r w:rsidR="00484F90">
        <w:fldChar w:fldCharType="begin"/>
      </w:r>
      <w:r w:rsidR="00232FA2">
        <w:instrText xml:space="preserve"> ADDIN ZOTERO_ITEM CSL_CITATION {"citationID":"HZmlz904","properties":{"formattedCitation":"(27)","plainCitation":"(27)","noteIndex":0},"citationItems":[{"id":41,"uris":["http://zotero.org/users/9778029/items/CCS6Z4LU"],"itemData":{"id":41,"type":"article-journal","abstract":"BACKGROUND: Acceptance of organs from controlled donation after circulatory death (cDCD) donors depends on the time to circulatory death. Here we aimed to develop and externally validate prediction models for circulatory death within 1 or 2 h after withdrawal of life-sustaining treatment. METHOD(S): In a multicenter, observational, prospective cohort study, we enrolled 409 potential cDCD donors. For model development, we applied the least absolute shrinkage and selection operator (LASSO) regression and machine learning-artificial intelligence analyses. Our LASSO models were validated using a previously published cDCD cohort. Additionally, we validated 3 existing prediction models using our data set. RESULT(S): For death within 1 and 2 h, the area under the curves (AUCs) of the LASSO models were 0.77 and 0.79, respectively, whereas for the artificial intelligence models, these were 0.79 and 0.81, respectively. We were able to identify 4% to 16% of the patients who would not die within these time frames with 100% accuracy. External validation showed that the discrimination of our models was good (AUCs 0.80 and 0.82, respectively), but they were not able to identify a subgroup with certain death after 1 to 2 h. Using our cohort to validate 3 previously published models showed AUCs ranging between 0.63 and 0.74. Calibration demonstrated that the models over- and underestimated the predicted probability of death. CONCLUSION(S): Our models showed a reasonable ability to predict circulatory death. External validation of our and 3 existing models illustrated that their predictive ability remained relatively stable. We accurately predicted a subset of patients who died after 1 to 2 h, preventing starting unnecessary donation preparations, which, however, need external validation in a prospective cohort.Copyright © 2022 Wolters Kluwer Health, Inc. All rights reserved.","container-title":"Transplantation","DOI":"10.1097/TP.0000000000004106","issue":"(Kotsopoulos) Department of Intensive Care, Elisabeth TweeSteden Hospital, Tilburg, the Netherlands. Department of Intensive Care Medicine, Radboud University Medical Center, Nijmegen, the Netherlands. Department of Critical Care, University of Groningen,","journalAbbreviation":"Transplantation","note":"publisher-place: United States\npublisher: NLM (Medline)","title":"Prospective Multicenter Observational Cohort Study on Time to Death in Potential Controlled Donation after Circulatory Death Donors-Development and External Validation of Prediction Models: The DCD III Study","author":[{"literal":"Kotsopoulos A."},{"literal":"Vos P."},{"literal":"Witjes M."},{"literal":"Volbeda M."},{"literal":"Franke H."},{"literal":"Epker J."},{"literal":"Sonneveld H."},{"literal":"Simons K."},{"literal":"Bronkhorst E."},{"literal":"Mullers R."},{"literal":"Jansen N."},{"literal":"van der Hoeven H."},{"literal":"Abdo W.F."}],"issued":{"date-parts":[["2022"]]}}}],"schema":"https://github.com/citation-style-language/schema/raw/master/csl-citation.json"} </w:instrText>
      </w:r>
      <w:r w:rsidR="00484F90">
        <w:fldChar w:fldCharType="separate"/>
      </w:r>
      <w:r w:rsidR="00232FA2" w:rsidRPr="00232FA2">
        <w:t>(27)</w:t>
      </w:r>
      <w:r w:rsidR="00484F90">
        <w:fldChar w:fldCharType="end"/>
      </w:r>
      <w:r w:rsidR="00484F90">
        <w:t xml:space="preserve"> respectively.</w:t>
      </w:r>
    </w:p>
    <w:p w14:paraId="359786EE" w14:textId="24AEE81C" w:rsidR="001D75D7" w:rsidRDefault="0053430B" w:rsidP="0019435E">
      <w:r>
        <w:t>At the point of derivation or modification validation procedures were varied</w:t>
      </w:r>
      <w:r w:rsidR="005B02D1">
        <w:t>,</w:t>
      </w:r>
      <w:r>
        <w:t xml:space="preserve"> with 5 articles evaluating model performance against the same cohort using for model fitting </w:t>
      </w:r>
      <w:r>
        <w:fldChar w:fldCharType="begin"/>
      </w:r>
      <w:r w:rsidR="00232FA2">
        <w:instrText xml:space="preserve"> ADDIN ZOTERO_ITEM CSL_CITATION {"citationID":"Kju677fG","properties":{"formattedCitation":"(5,9,17,18,27)","plainCitation":"(5,9,17,18,27)","noteIndex":0},"citationItems":[{"id":38,"uris":["http://zotero.org/users/9778029/items/3KDWDLD2"],"itemData":{"id":38,"type":"article-journal","abstract":"Donation after cardiac death (DCD) is uncommon in part because clinicians cannot prospectively identify patients who are likely to die within 60 min of withdrawal of life-sustaining treatments (LST). UNOS criteria exist but have not been validated. Consecutive patients electively withdrawn from LST at five university-affiliated hospitals were prospectively enrolled. Demographic and treatment characteristics were collected. Chi-square was used to determine risk for death within 60 min and validate the UNOS criteria. A total of 533 patients were enrolled. A total of 28 were excluded from this report due to age &lt;18 years or failure to include time of death. Of 505 (95%) patients, 227 (45%) died within 60 min, 134 (27%) in 1-6 h and 144 (29%) &gt;6 h after withdrawal of LST. A total of 29%, 52%, 65% and 82% of patients with 0,1,2 and 3 UNOS DCD criteria, respectively, died within 60 min of withdrawal of LST. The data validate the UNOS criteria. Patients with no criteria might be excluded from consideration for DCD. Those with more than one criterion are reasonable candidates, while those with a single criterion should be considered if a 50% failure rate for DCD is acceptable.","container-title":"American journal of transplantation : official journal of the American Society of Transplantation and the American Society of Transplant Surgeons","DOI":"10.1111/j.1600-6143.2007.02087.x","issue":"2","journalAbbreviation":"American journal of transplantation : official journal of the American Society of Transplantation and the American Society of Transplant Surgeons","note":"publisher-place: United States","page":"432-41","title":"Donors after cardiac death: validation of identification criteria (DVIC) study for predictors of rapid death.","volume":"8","author":[{"family":"DeVita","given":"M A"},{"family":"Brooks","given":"M Mori"},{"family":"Zawistowski","given":"C"},{"family":"Rudich","given":"S"},{"family":"Daly","given":"B"},{"family":"Chaitin","given":"E"}],"issued":{"date-parts":[["2008"]]}}},{"id":36,"uris":["http://zotero.org/users/9778029/items/8AYTVN2F"],"itemData":{"id":36,"type":"article-journal","abstract":"OBJECTIVE: To assess the predictive value of respiratory and haemodynamic variables and opinion of the intensivist for determining how soon death occurs after withdrawal of life-sustaining treatments (WLST)., DESIGN: Multicentre prospective observational study., PARTICIPANTS AND SETTING: 83 consecutive adult intensive care patients at John Hunter and Calvary Mater Hospitals, Newcastle, New South Wales, for whom a decision was made to withdraw life-sustaining treatment between March 2007 and March 2008., MAIN OUTCOME MEASURES: Data were collected before initiation of palliation. Primary outcome was to recognise in a multivariate analysis the parameters associated with a time to death &lt; or = 60 minutes after WLST., RESULTS: 81 patients underwent WLST: 79 died, and two survived to be discharged from hospital. Thirty-six patients (45%) died within 60 minutes of WLST, and 45 (55%) survived 60 minutes or longer. Mean ICU stay before WLST was 4.8 days (range, 1-85 days). Mean time from WLST to death was 6:31 h (range, 1 minute to 31 days). A modified University of Wisconsin assessment tool showed no statistical association with the time from WLST to death (P = 0.09). The adapted United Network for Organ Sharing tool, systolic blood pressure, APACHE II score, ventilatory dependence, oxygen disruption, Glasgow Coma Scale (GCS) score and staff specialist opinion all showed a statistically significant association with time from WLST to death (P &lt; 0.05)., CONCLUSIONS: It is possible to predict the time from WLST to death accurately using a tool that combines GCS, respiratory and haemodynamic parameters and intensivist opinion. These results require validation in a large multicentre study.","container-title":"Critical care and resuscitation : journal of the Australasian Academy of Critical Care Medicine","issue":"4","journalAbbreviation":"Critical care and resuscitation : journal of the Australasian Academy of Critical Care Medicine","note":"publisher-place: Australia","page":"278-84","title":"Prediction of death after withdrawal of life-sustaining treatments.","volume":"10","author":[{"family":"Coleman","given":"Nicole L"},{"family":"Brieva","given":"Jorge L"},{"family":"Crowfoot","given":"Elise"}],"issued":{"date-parts":[["2008"]]}}},{"id":28,"uris":["http://zotero.org/users/9778029/items/UY2Z6TPV"],"itemData":{"id":28,"type":"article-journal","abstract":"OBJECTIVE: Organ donation after cardiac death increases the number of donor organs. In controlled donation after cardiac death donors, the period between withdrawal of life-sustaining treatment and cardiac arrest is one of the parameters used to assess whether organs are suitable for transplantation. The objective of this study was to identify donation after cardiac death donor characteristics that affect the interval between withdrawal of life-sustaining treatment and cardiac death., DESIGN: Prospective multicenter study of observational data., PATIENTS: All potential donation after cardiac death donors in The Netherlands between May 2007 and June 2009 were identified., INTERVENTIONS: None., MEASUREMENTS AND MAIN RESULTS: Of the 242 potential donation after cardiac death donors, 211 entered analysis, 76% of them died within 60 mins, and 83% died within 120 mins after withdrawal of life-sustaining treatment. The median time to death was 20 mins (range 1 min to 3.8 days). Controlled mechanical ventilation, use of norepinephrine, absence of reflexes, neurologic deficit as cause of death, and absence of cardiovascular comorbidity were associated with death within 60 and 120 mins. The use of analgesics, sedatives, or extubation did not significantly influence the moment of death. In the multivariable logistic regression analysis, controlled mechanical ventilation remained a risk factor for death within 60 mins, and norepinephrine administration and absence of cardiovascular comorbidity remained risk factors for death within 120 mins. The clinical judgment of the intensivist predicted death within 60 and 120 mins with a sensitivity of 73% and 89%, respectively, and a specificity of 56% and 25%, respectively., CONCLUSION: Despite the identification of risk factors for early death and the additional value of the clinical judgment by the intensivist, it is not possible to reliably identify potential donation after cardiac death donors who will die within 1 or 2 hrs after life-sustaining treatment has been withdrawn. Consequently, a donation procedure should be initiated in every potential donor.","container-title":"Critical care medicine","DOI":"10.1097/CCM.0b013e318232e2e7","issue":"3","journalAbbreviation":"Critical care medicine","note":"publisher-place: United States","page":"766-9","title":"Prediction of time of death after withdrawal of life-sustaining treatment in potential donors after cardiac death*.","volume":"40","author":[{"family":"Wind","given":"Jentina"},{"family":"Snoeijs","given":"Maarten G J"},{"family":"Brugman","given":"Cees A"},{"family":"Vervelde","given":"Janneke"},{"family":"Zwaveling","given":"Janharm"},{"family":"Mook","given":"Walther N","non-dropping-particle":"van"},{"family":"Heurn","given":"Ernest L","non-dropping-particle":"van"}],"issued":{"date-parts":[["2012"]]}}},{"id":40,"uris":["http://zotero.org/users/9778029/items/DXSW4NGA"],"itemData":{"id":40,"type":"article-journal","abstract":"BACKGROUND: Donation after cardiac death is a method by which severely neurologically injured patients not fulfilling brain-death criteria can donate organs., OBJECTIVE: To develop an evaluation tool that can be used to predict if a patient is a suitable candidate for donation after cardiac death., METHODS: The University of Wisconsin Donation After Cardiac Death Evaluation Tool assigns numeric values to observable clinical parameters to yield an overall predictive score of suitability for donation after cardiac death. This evaluation tool is typically utilized in a critical care unit to evaluate patients with a severe neurological injury, who do not meet brain-death criteria, and for whom the physician and family have chosen to terminally withdraw life support. Each patient is disconnected from a ventilator and observed for up to 10 minutes. Observations are then scored to yield a prediction of suitability for donation after cardiac death., RESULTS: Using the University of Wisconsin Donation After Cardiac Death Evaluation Tool, we were able to predict suitability for donation after cardiac death 83.7% of the time, within a 60-minute period and 74.4% of the time within a 120-minute period. The actual results using the tool were higher when clinical observations were included in the donation after cardiac death evaluation--an overall accuracy of 88.4%.","container-title":"Progress in transplantation (Aliso Viejo, Calif.)","issue":"4","journalAbbreviation":"Progress in transplantation (Aliso Viejo, Calif.)","note":"publisher-place: United States","page":"265-73","title":"Development of the University of Wisconsin donation After Cardiac Death Evaluation Tool.","volume":"13","author":[{"family":"Lewis","given":"Jonathan"},{"family":"Peltier","given":"James"},{"family":"Nelson","given":"Helen"},{"family":"Snyder","given":"William"},{"family":"Schneider","given":"Kristi"},{"family":"Steinberger","given":"Dina"},{"family":"Anderson","given":"Michael"},{"family":"Krichevsky","given":"Alexander"},{"family":"Anderson","given":"James"},{"family":"Ellefson","given":"Jill"},{"family":"D'Alessandro","given":"Anthony"}],"issued":{"date-parts":[["2003"]]}}},{"id":41,"uris":["http://zotero.org/users/9778029/items/CCS6Z4LU"],"itemData":{"id":41,"type":"article-journal","abstract":"BACKGROUND: Acceptance of organs from controlled donation after circulatory death (cDCD) donors depends on the time to circulatory death. Here we aimed to develop and externally validate prediction models for circulatory death within 1 or 2 h after withdrawal of life-sustaining treatment. METHOD(S): In a multicenter, observational, prospective cohort study, we enrolled 409 potential cDCD donors. For model development, we applied the least absolute shrinkage and selection operator (LASSO) regression and machine learning-artificial intelligence analyses. Our LASSO models were validated using a previously published cDCD cohort. Additionally, we validated 3 existing prediction models using our data set. RESULT(S): For death within 1 and 2 h, the area under the curves (AUCs) of the LASSO models were 0.77 and 0.79, respectively, whereas for the artificial intelligence models, these were 0.79 and 0.81, respectively. We were able to identify 4% to 16% of the patients who would not die within these time frames with 100% accuracy. External validation showed that the discrimination of our models was good (AUCs 0.80 and 0.82, respectively), but they were not able to identify a subgroup with certain death after 1 to 2 h. Using our cohort to validate 3 previously published models showed AUCs ranging between 0.63 and 0.74. Calibration demonstrated that the models over- and underestimated the predicted probability of death. CONCLUSION(S): Our models showed a reasonable ability to predict circulatory death. External validation of our and 3 existing models illustrated that their predictive ability remained relatively stable. We accurately predicted a subset of patients who died after 1 to 2 h, preventing starting unnecessary donation preparations, which, however, need external validation in a prospective cohort.Copyright © 2022 Wolters Kluwer Health, Inc. All rights reserved.","container-title":"Transplantation","DOI":"10.1097/TP.0000000000004106","issue":"(Kotsopoulos) Department of Intensive Care, Elisabeth TweeSteden Hospital, Tilburg, the Netherlands. Department of Intensive Care Medicine, Radboud University Medical Center, Nijmegen, the Netherlands. Department of Critical Care, University of Groningen,","journalAbbreviation":"Transplantation","note":"publisher-place: United States\npublisher: NLM (Medline)","title":"Prospective Multicenter Observational Cohort Study on Time to Death in Potential Controlled Donation after Circulatory Death Donors-Development and External Validation of Prediction Models: The DCD III Study","author":[{"literal":"Kotsopoulos A."},{"literal":"Vos P."},{"literal":"Witjes M."},{"literal":"Volbeda M."},{"literal":"Franke H."},{"literal":"Epker J."},{"literal":"Sonneveld H."},{"literal":"Simons K."},{"literal":"Bronkhorst E."},{"literal":"Mullers R."},{"literal":"Jansen N."},{"literal":"van der Hoeven H."},{"literal":"Abdo W.F."}],"issued":{"date-parts":[["2022"]]}}}],"schema":"https://github.com/citation-style-language/schema/raw/master/csl-citation.json"} </w:instrText>
      </w:r>
      <w:r>
        <w:fldChar w:fldCharType="separate"/>
      </w:r>
      <w:r w:rsidR="00232FA2" w:rsidRPr="00232FA2">
        <w:t>(5,9,17,18,27)</w:t>
      </w:r>
      <w:r>
        <w:fldChar w:fldCharType="end"/>
      </w:r>
      <w:r>
        <w:t xml:space="preserve">, with only 1 of these using cross validation to attempt to mitigate the impact of overfitting </w:t>
      </w:r>
      <w:r>
        <w:fldChar w:fldCharType="begin"/>
      </w:r>
      <w:r w:rsidR="00232FA2">
        <w:instrText xml:space="preserve"> ADDIN ZOTERO_ITEM CSL_CITATION {"citationID":"V4Wx6lJK","properties":{"formattedCitation":"(27)","plainCitation":"(27)","noteIndex":0},"citationItems":[{"id":41,"uris":["http://zotero.org/users/9778029/items/CCS6Z4LU"],"itemData":{"id":41,"type":"article-journal","abstract":"BACKGROUND: Acceptance of organs from controlled donation after circulatory death (cDCD) donors depends on the time to circulatory death. Here we aimed to develop and externally validate prediction models for circulatory death within 1 or 2 h after withdrawal of life-sustaining treatment. METHOD(S): In a multicenter, observational, prospective cohort study, we enrolled 409 potential cDCD donors. For model development, we applied the least absolute shrinkage and selection operator (LASSO) regression and machine learning-artificial intelligence analyses. Our LASSO models were validated using a previously published cDCD cohort. Additionally, we validated 3 existing prediction models using our data set. RESULT(S): For death within 1 and 2 h, the area under the curves (AUCs) of the LASSO models were 0.77 and 0.79, respectively, whereas for the artificial intelligence models, these were 0.79 and 0.81, respectively. We were able to identify 4% to 16% of the patients who would not die within these time frames with 100% accuracy. External validation showed that the discrimination of our models was good (AUCs 0.80 and 0.82, respectively), but they were not able to identify a subgroup with certain death after 1 to 2 h. Using our cohort to validate 3 previously published models showed AUCs ranging between 0.63 and 0.74. Calibration demonstrated that the models over- and underestimated the predicted probability of death. CONCLUSION(S): Our models showed a reasonable ability to predict circulatory death. External validation of our and 3 existing models illustrated that their predictive ability remained relatively stable. We accurately predicted a subset of patients who died after 1 to 2 h, preventing starting unnecessary donation preparations, which, however, need external validation in a prospective cohort.Copyright © 2022 Wolters Kluwer Health, Inc. All rights reserved.","container-title":"Transplantation","DOI":"10.1097/TP.0000000000004106","issue":"(Kotsopoulos) Department of Intensive Care, Elisabeth TweeSteden Hospital, Tilburg, the Netherlands. Department of Intensive Care Medicine, Radboud University Medical Center, Nijmegen, the Netherlands. Department of Critical Care, University of Groningen,","journalAbbreviation":"Transplantation","note":"publisher-place: United States\npublisher: NLM (Medline)","title":"Prospective Multicenter Observational Cohort Study on Time to Death in Potential Controlled Donation after Circulatory Death Donors-Development and External Validation of Prediction Models: The DCD III Study","author":[{"literal":"Kotsopoulos A."},{"literal":"Vos P."},{"literal":"Witjes M."},{"literal":"Volbeda M."},{"literal":"Franke H."},{"literal":"Epker J."},{"literal":"Sonneveld H."},{"literal":"Simons K."},{"literal":"Bronkhorst E."},{"literal":"Mullers R."},{"literal":"Jansen N."},{"literal":"van der Hoeven H."},{"literal":"Abdo W.F."}],"issued":{"date-parts":[["2022"]]}}}],"schema":"https://github.com/citation-style-language/schema/raw/master/csl-citation.json"} </w:instrText>
      </w:r>
      <w:r>
        <w:fldChar w:fldCharType="separate"/>
      </w:r>
      <w:r w:rsidR="00232FA2" w:rsidRPr="00232FA2">
        <w:t>(27)</w:t>
      </w:r>
      <w:r>
        <w:fldChar w:fldCharType="end"/>
      </w:r>
      <w:r>
        <w:t>.</w:t>
      </w:r>
      <w:r w:rsidR="005B02D1">
        <w:t xml:space="preserve"> </w:t>
      </w:r>
      <w:r w:rsidR="009D29D4">
        <w:t xml:space="preserve">Four models were validated at the point of derivation by splitting the cohort into training and testing sets </w:t>
      </w:r>
      <w:r w:rsidR="009D29D4">
        <w:fldChar w:fldCharType="begin"/>
      </w:r>
      <w:r w:rsidR="00232FA2">
        <w:instrText xml:space="preserve"> ADDIN ZOTERO_ITEM CSL_CITATION {"citationID":"CrhemX4a","properties":{"formattedCitation":"(4,8,22,28)","plainCitation":"(4,8,22,28)","noteIndex":0},"citationItems":[{"id":22,"uris":["http://zotero.org/users/9778029/items/88LA5W2C"],"itemData":{"id":22,"type":"article-journal","abstract":"OBJECTIVES: Half of all ICU patients die within 60 minutes of withdrawal of cardiorespiratory support. Prediction of which patients die before and after 60 minutes would allow changes in service organization to improve patient palliation, family grieving, and allocation of ICU beds. This study tested various predictors of death within 60 minutes and explored which clinical variables ICU specialists used to make their prediction., DESIGN AND SETTINGS: Prospective longitudinal cohort design (n = 765) of consecutive adult patients having withdrawal of cardiorespiratory support, in 28 ICUs in Australia. Primary outcome was death within 60 minutes following withdrawal of cardiorespiratory support. A random split-half method was used to make two independent samples for development and testing of the predictive indices. The secondary outcome was ICU Specialist prediction of death within 60 minutes., MEASUREMENTS AND MAIN RESULTS: Death within 60 minutes of withdrawal of cardiorespiratory support occurred in 377 (49.3%). ICU specialist opinion was the best individual predictor, with an unadjusted odds ratio of 15.42 (95% CI, 9.33-25.49) and an adjusted odds ratio of 8.44 (4.30-16.58). A predictive index incorporating the ICU specialist opinion and clinical variables had an area under the curve of 0.89 (0.86-0.92) and 0.84 (0.80-0.88) in the development and test sets, respectively; and a second index using only clinical variables had an area under the curve of 0.86 (0.82-0.89) and 0.78 (0.73-0.83). The ICU specialist prediction of death within 60 minutes was independently associated with five clinical variables: pH, Glasgow Coma Scale, spontaneous respiratory rate, positive end-expiratory pressure, and systolic blood pressure., CONCLUSION: ICU specialist opinion is probably the current clinical standard for predicting death within 60 minutes of withdrawal of cardiorespiratory support. This approach is supported by this study, although predictive indices restricted to clinical variables are only marginally inferior. Either approach has a clinically useful level of prediction that would allow ICU service organization to be modified to improve care for patients and families and use ICU beds more efficiently.","container-title":"Critical care medicine","DOI":"10.1097/CCM.0b013e3182987f38","issue":"12","journalAbbreviation":"Critical care medicine","note":"publisher-place: United States","page":"2677-87","title":"Prediction of death in less than 60 minutes following withdrawal of cardiorespiratory support in ICUs.","volume":"41","author":[{"family":"Brieva","given":"Jorge"},{"family":"Coleman","given":"Nicole"},{"family":"Lacey","given":"Jeanette"},{"family":"Harrigan","given":"Peter"},{"family":"Lewin","given":"Terry J"},{"family":"Carter","given":"Gregory L"}],"issued":{"date-parts":[["2013"]]}}},{"id":45,"uris":["http://zotero.org/users/9778029/items/AHJWJLH2"],"itemData":{"id":45,"type":"article-journal","abstract":"Background: Organ donation after circulatory determined death (DCD) accounts for 17% of all deceased organ donors in Canada, a fraction of its theoretical potential1. Up to half of all potential DCD patients are unable to donate because they do not die within currently required time limits to minimize organ ischemic damage2. The inability to predict time to death results in additional stress for families, a reduced number of successful donors, and increased costs for the health system. The DePPaRT (Death Physiology and Prediction After Removal of Therapy) study captured vital signs waveform data from 654 patients undergoing withdrawal of life sustaining therapy (WLST) in 22 centres in Canada, the Czech Republic, and the Netherlands. As reduced vital signs variability is associated with illness4,6,7, we hypothesized that the loss of heart rate and blood pressure variability in the hour prior to WLST might be useful in predicting time to death after WLST. Objective(s): To develop a model based on vital signs waveform variability capable of predicting whether a patient will die within the timelines required for organ donation (0.5, 1, and 2 hours after WLST). Method(s): Vital signs waveform data was available prior to WLST in 567 patients. This data was processed to obtain beat-to-beat event times series from the ECG and arterial blood pressure waveforms (R peak to R peak interval (RRI), systolic, diastolic, and pulse blood pressures), using CIMVA3,4. Each series was filtered to remove arrhythmias prior to the calculation of up to 53 measures of variability, using windows of 750 beats. We excluded patients that had prolonged WLST, namely patients with additional life supporting therapies removed after 10 minutes after the first act of WLST. Patients enrolled prior to and after March 2017 were used in the derivation (210 patients) and validation (105 patients) cohorts, respectively (Figure 1). All variability features were normalized to have a mean of 0 and a standard deviation of 1. We used random survival forests9 in R to develop a predictive model. The model yielded a probability of dying within each 15-minute interval up until 24 hours after WLST for each patient (Figure 2a). Probabilities at specific times on these curves (t = 0.5, 1, and 2 hours) were used as scores to predict if a given patient would die within these times. Features were ranked based on their importance over a 10-fold cross validation of the training set. The model was retrained using only the highest ranked variables, adding one variable at a time. We used all 210 patients from the training set and the 15 features required for the AUC to plateau (Figure 2b) in a final model tested on the validation set. Result(s): The derived model employing 15 variability features achieved a median AUC of 0.77, 0.8, and 0.77 for death within 0.5, 1, or 2 hours, respectively, on the validation set (Figure 3a). Nearly 91% of the patients with the highest scores died within 2 hours of WLST (Figure 3b). On our dataset, our model outperformed one of the highest performing models in the literature5,8 (Figure 3c). Conclusion(s): For the first time, a predictive model using only heart rate and blood pressure variability data to predict time to death after WLST has been shown to achieve superior performance to models derived using clinical data5. In the future, we will combine and evaluate models incorporating both variability and additional clinical variables. (Figure Presented).","container-title":"Canadian Journal of Anesthesia","DOI":"10.1007/s12630-019-01292-0","issue":"1 Supplement","journalAbbreviation":"Canadian Journal of Anesthesia","note":"publisher-place: Netherlands\npublisher: Springer","page":"S96-S100","title":"Predicting time to death after the withdrawal of life supporting therapies using variability analysis of vital signs waveform data","volume":"66","author":[{"literal":"Scales"},{"literal":"Herry C."},{"literal":"Van Beinum A."},{"literal":"Hogue M."},{"literal":"Hornby L."},{"literal":"Dhanani S."},{"literal":"Seely A.J."}],"issued":{"date-parts":[["2019"]]}}},{"id":29,"uris":["http://zotero.org/users/9778029/items/PNXZEXCQ"],"itemData":{"id":29,"type":"article-journal","abstract":"OBJECTIVE: The ability to predict the time of death after withdrawal of life support is of specific interest for organ donation after cardiac death. We aimed to externally validate a previously developed model to predict the probability of death within the time constraint of 60 mins after withdrawal of life-sustaining measures., DESIGN: The probability to die within 60 mins for each patient in this validation sample was calculated based on the model developed by Yee et al, which includes four variables (absent corneal reflex, absent cough reflex, extensor or absent motor response, and an oxygenation index &gt;4.2). Analyses included logistic regression modeling with bootstrapping to adjust for overoptimism. Performance was assessed by calibration (agreement between observed and predicted outcomes) and discrimination (distinction of those patients who die within 60 mins from those who do not, expressed by the area under the receiver operating characteristic curve)., SETTING: Mixed intensive care unit in The Netherlands., PATIENTS: We analyzed data from 152 patients who died as a result of a neurologic condition between 2007 and 2009., INTERVENTIONS: None., MEASUREMENTS AND MAIN RESULTS: A total of 82 patients had sufficient data. Fifty (61%) died within 60 mins. Univariable and multivariable odds ratios of the predictors were very similar between the development and validation sample. The prediction model showed good discrimination with an area under the receiver operating characteristic curve of 0.75 (95% confidence interval [CI] 0.63-0.87) but calibration was modest. The mean predicted probability was 80%, overestimating the 61% overall observed risk of death within 60 mins. Modeling oxygenation index as a linear term led to an improved version of the Mayo NICU model. (area under the receiver operating characteristic curve [95% CI] = 0.774 [0.69-0.90], bootstrap-validated area under the receiver operating characteristic curve [95% CI] = 0.74 [0.66-0.87])., CONCLUSIONS: The model discriminated well between patients who died within 60 mins after withdrawal of life support and those who did not. Further prospective validation is needed.","container-title":"Critical care medicine","DOI":"10.1097/CCM.0b013e31822f0633","issue":"1","journalAbbreviation":"Critical care medicine","note":"publisher-place: United States","page":"233-8","title":"External validation of a prognostic model predicting time of death after withdrawal of life support in neurocritical patients.","volume":"40","author":[{"family":"Groot","given":"Yorick J","non-dropping-particle":"de"},{"family":"Lingsma","given":"Hester F"},{"family":"Bakker","given":"Jan"},{"family":"Gommers","given":"Diederik A"},{"family":"Steyerberg","given":"Ewout"},{"family":"Kompanje","given":"Erwin J O"}],"issued":{"date-parts":[["2012"]]}}},{"id":19,"uris":["http://zotero.org/users/9778029/items/HFD8JAGI"],"itemData":{"id":19,"type":"article-journal","abstract":"BACKGROUND: Given the stable number of potential organ donors after brain death, donors after circulatory death have been an increasing source of organs procured for transplant. Among the most important considerations for donation after circulatory death (DCD) is the prediction that death will occur within a reasonable period of time after the withdrawal of cardiorespiratory support (WCRS). Accurate prediction of time to death is necessary for the procurement process. We aimed to develop simple predictive rules for death in less than 60 min and test the accuracy of these rules in a pool of potential DCD donors., METHODS: A multicenter prospective longitudinal cohort design of DCD eligible patients (n=318), with the primary binary outcome being death in less than 60 min after withdrawal of cardiorespiratory support conducted in 28 accredited intensive care units (ICUs) in Australia. We used a random split-half method to produce two samples, first to develop the predictive classification rules and then to estimate accuracy in an independent sample., RESULTS: The best classification model used only three simple classification rules to produce an overall efficiency of 0.79 (0.72-0.85), sensitivity of 0.82 (0.73-0.90), and a positive predictive value of 0.80 (0.70-0.87) in the independent sample. Using only intensive care unit specialist prediction (a single classification rule) produced comparable efficiency 0.80 (0.73-0.86), sensitivity 0.87 (0.78-0.93), and positive predictive value 0.78 (0.68-0.86)., CONCLUSION: This best predictive model missed only 18% of all potential donors. A positive prediction would be incorrect on only 20% of occasions, meaning there is an acceptable level of lost opportunity costs involved in the unnecessary assembly of transplantation teams and theatres.","container-title":"Transplantation","DOI":"10.1097/TP.0000000000000186","issue":"10","journalAbbreviation":"Transplantation","note":"publisher-place: United States","page":"1112-8","title":"Prediction of death in less than 60 minutes after withdrawal of cardiorespiratory support in potential organ donors after circulatory death.","volume":"98","author":[{"family":"Brieva","given":"Jorge"},{"family":"Coleman","given":"Nicole"},{"family":"Lacey","given":"Jeanette"},{"family":"Harrigan","given":"Peter"},{"family":"Lewin","given":"Terry J"},{"family":"Carter","given":"Gregory L"}],"issued":{"date-parts":[["2014"]]}}}],"schema":"https://github.com/citation-style-language/schema/raw/master/csl-citation.json"} </w:instrText>
      </w:r>
      <w:r w:rsidR="009D29D4">
        <w:fldChar w:fldCharType="separate"/>
      </w:r>
      <w:r w:rsidR="00232FA2" w:rsidRPr="00232FA2">
        <w:t>(4,8,22,28)</w:t>
      </w:r>
      <w:r w:rsidR="009D29D4">
        <w:fldChar w:fldCharType="end"/>
      </w:r>
      <w:r w:rsidR="003605DD">
        <w:t>, with a further four validated using an</w:t>
      </w:r>
      <w:r w:rsidR="001D75D7">
        <w:t xml:space="preserve"> </w:t>
      </w:r>
      <w:r w:rsidR="003605DD">
        <w:t>external cohort</w:t>
      </w:r>
      <w:r w:rsidR="001D75D7">
        <w:t>. One model was validated using a prospective cohort and one was validated using both an external cohort and a prospective cohort.</w:t>
      </w:r>
    </w:p>
    <w:p w14:paraId="3AD57519" w14:textId="5A5E0B05" w:rsidR="007A524E" w:rsidRDefault="007A524E" w:rsidP="0019435E">
      <w:r>
        <w:t xml:space="preserve">Of the performance evaluations at model derivation or modification reported AUCs for the </w:t>
      </w:r>
      <w:proofErr w:type="gramStart"/>
      <w:r>
        <w:t>60 minute</w:t>
      </w:r>
      <w:proofErr w:type="gramEnd"/>
      <w:r>
        <w:t xml:space="preserve"> models ranged from 0.</w:t>
      </w:r>
      <w:r w:rsidR="00985C45">
        <w:t>73</w:t>
      </w:r>
      <w:r>
        <w:t>-0.99, sensitivities from 0.39-0.8</w:t>
      </w:r>
      <w:r w:rsidR="00985C45">
        <w:t>7</w:t>
      </w:r>
      <w:r>
        <w:t>, specificities from 0.13-0.9</w:t>
      </w:r>
      <w:r w:rsidR="00985C45">
        <w:t>6</w:t>
      </w:r>
      <w:r>
        <w:t>, PPVs from 0.34-</w:t>
      </w:r>
      <w:r w:rsidR="00233C7B">
        <w:t>0.</w:t>
      </w:r>
      <w:r>
        <w:t>93 and NPVs from 0.27-0.</w:t>
      </w:r>
      <w:r w:rsidR="00985C45">
        <w:t>84</w:t>
      </w:r>
      <w:r>
        <w:t xml:space="preserve">. </w:t>
      </w:r>
    </w:p>
    <w:p w14:paraId="3626CD14" w14:textId="488E7A7E" w:rsidR="005B02D1" w:rsidRDefault="005B02D1" w:rsidP="0019435E">
      <w:r>
        <w:t xml:space="preserve">Sixteen instances of secondary validation (validation by another group) were observed across </w:t>
      </w:r>
      <w:r w:rsidR="007A524E">
        <w:t>6</w:t>
      </w:r>
      <w:r>
        <w:t xml:space="preserve"> articles</w:t>
      </w:r>
      <w:r w:rsidR="007A524E">
        <w:t xml:space="preserve"> </w:t>
      </w:r>
      <w:r w:rsidR="007A524E">
        <w:fldChar w:fldCharType="begin"/>
      </w:r>
      <w:r w:rsidR="00232FA2">
        <w:instrText xml:space="preserve"> ADDIN ZOTERO_ITEM CSL_CITATION {"citationID":"0Di6LiqL","properties":{"formattedCitation":"(5,19,22,23,25,27)","plainCitation":"(5,19,22,23,25,27)","noteIndex":0},"citationItems":[{"id":36,"uris":["http://zotero.org/users/9778029/items/8AYTVN2F"],"itemData":{"id":36,"type":"article-journal","abstract":"OBJECTIVE: To assess the predictive value of respiratory and haemodynamic variables and opinion of the intensivist for determining how soon death occurs after withdrawal of life-sustaining treatments (WLST)., DESIGN: Multicentre prospective observational study., PARTICIPANTS AND SETTING: 83 consecutive adult intensive care patients at John Hunter and Calvary Mater Hospitals, Newcastle, New South Wales, for whom a decision was made to withdraw life-sustaining treatment between March 2007 and March 2008., MAIN OUTCOME MEASURES: Data were collected before initiation of palliation. Primary outcome was to recognise in a multivariate analysis the parameters associated with a time to death &lt; or = 60 minutes after WLST., RESULTS: 81 patients underwent WLST: 79 died, and two survived to be discharged from hospital. Thirty-six patients (45%) died within 60 minutes of WLST, and 45 (55%) survived 60 minutes or longer. Mean ICU stay before WLST was 4.8 days (range, 1-85 days). Mean time from WLST to death was 6:31 h (range, 1 minute to 31 days). A modified University of Wisconsin assessment tool showed no statistical association with the time from WLST to death (P = 0.09). The adapted United Network for Organ Sharing tool, systolic blood pressure, APACHE II score, ventilatory dependence, oxygen disruption, Glasgow Coma Scale (GCS) score and staff specialist opinion all showed a statistically significant association with time from WLST to death (P &lt; 0.05)., CONCLUSIONS: It is possible to predict the time from WLST to death accurately using a tool that combines GCS, respiratory and haemodynamic parameters and intensivist opinion. These results require validation in a large multicentre study.","container-title":"Critical care and resuscitation : journal of the Australasian Academy of Critical Care Medicine","issue":"4","journalAbbreviation":"Critical care and resuscitation : journal of the Australasian Academy of Critical Care Medicine","note":"publisher-place: Australia","page":"278-84","title":"Prediction of death after withdrawal of life-sustaining treatments.","volume":"10","author":[{"family":"Coleman","given":"Nicole L"},{"family":"Brieva","given":"Jorge L"},{"family":"Crowfoot","given":"Elise"}],"issued":{"date-parts":[["2008"]]}}},{"id":10,"uris":["http://zotero.org/users/9778029/items/TNFWPB8D"],"itemData":{"id":10,"type":"article-journal","abstract":"Predicting time to death in controlled donation after circulatory death (cDCD) donors following withdrawal of life-sustaining treatment (WLST) is important but poses a major challenge. The aim of this study is to determine factors predicting time to circulatory death within 60 minutes after WSLT and validate previously developed prediction models. In a single-center retrospective study, we used the data of 92 potential cDCD donors. Multivariable regression analysis demonstrated that absent cough-, corneal reflex, lower morphine dosage, and midazolam use were significantly associated with death within 60 minutes (area under the curve [AUC] 0.89; 95% confidenence interval [CI] 0.87-0.91). External validation of the logistic regression models of de Groot et al (AUC 0.86; 95% CI 0.77-0.95), Wind et al (AUC 0.62; 95% CI 0.49-0.76), Davila et al (AUC 0.80; 95% CI 0.708-0.901) and the Cox regression model by Suntharalingam et al (Harrell's c-index 0.63), exhibited good discrimination and could fairly identify which patients died within 60 minutes. Previous prediction models did not incorporate the process of WLST. We believe that future studies should also include the process of WLST as an important predictor. Copyright © 2017 The American Society of Transplantation and the American Society of Transplant Surgeons.","container-title":"American journal of transplantation : official journal of the American Society of Transplantation and the American Society of Transplant Surgeons","DOI":"10.1111/ajt.14529","issue":"4","journalAbbreviation":"American journal of transplantation : official journal of the American Society of Transplantation and the American Society of Transplant Surgeons","note":"publisher-place: United States","page":"890-896","title":"External validation of prediction models for time to death in potential donors after circulatory death.","volume":"18","author":[{"family":"Kotsopoulos","given":"A M M"},{"family":"Boing-Messing","given":"F"},{"family":"Jansen","given":"N E"},{"family":"Vos","given":"P"},{"family":"Abdo","given":"W F"}],"issued":{"date-parts":[["2018"]]}}},{"id":29,"uris":["http://zotero.org/users/9778029/items/PNXZEXCQ"],"itemData":{"id":29,"type":"article-journal","abstract":"OBJECTIVE: The ability to predict the time of death after withdrawal of life support is of specific interest for organ donation after cardiac death. We aimed to externally validate a previously developed model to predict the probability of death within the time constraint of 60 mins after withdrawal of life-sustaining measures., DESIGN: The probability to die within 60 mins for each patient in this validation sample was calculated based on the model developed by Yee et al, which includes four variables (absent corneal reflex, absent cough reflex, extensor or absent motor response, and an oxygenation index &gt;4.2). Analyses included logistic regression modeling with bootstrapping to adjust for overoptimism. Performance was assessed by calibration (agreement between observed and predicted outcomes) and discrimination (distinction of those patients who die within 60 mins from those who do not, expressed by the area under the receiver operating characteristic curve)., SETTING: Mixed intensive care unit in The Netherlands., PATIENTS: We analyzed data from 152 patients who died as a result of a neurologic condition between 2007 and 2009., INTERVENTIONS: None., MEASUREMENTS AND MAIN RESULTS: A total of 82 patients had sufficient data. Fifty (61%) died within 60 mins. Univariable and multivariable odds ratios of the predictors were very similar between the development and validation sample. The prediction model showed good discrimination with an area under the receiver operating characteristic curve of 0.75 (95% confidence interval [CI] 0.63-0.87) but calibration was modest. The mean predicted probability was 80%, overestimating the 61% overall observed risk of death within 60 mins. Modeling oxygenation index as a linear term led to an improved version of the Mayo NICU model. (area under the receiver operating characteristic curve [95% CI] = 0.774 [0.69-0.90], bootstrap-validated area under the receiver operating characteristic curve [95% CI] = 0.74 [0.66-0.87])., CONCLUSIONS: The model discriminated well between patients who died within 60 mins after withdrawal of life support and those who did not. Further prospective validation is needed.","container-title":"Critical care medicine","DOI":"10.1097/CCM.0b013e31822f0633","issue":"1","journalAbbreviation":"Critical care medicine","note":"publisher-place: United States","page":"233-8","title":"External validation of a prognostic model predicting time of death after withdrawal of life support in neurocritical patients.","volume":"40","author":[{"family":"Groot","given":"Yorick J","non-dropping-particle":"de"},{"family":"Lingsma","given":"Hester F"},{"family":"Bakker","given":"Jan"},{"family":"Gommers","given":"Diederik A"},{"family":"Steyerberg","given":"Ewout"},{"family":"Kompanje","given":"Erwin J O"}],"issued":{"date-parts":[["2012"]]}}},{"id":9,"uris":["http://zotero.org/users/9778029/items/DT6KTM24"],"itemData":{"id":9,"type":"article-journal","abstract":"BACKGROUND: The success or failure of donation after circulatory death depends largely on the functional warm ischemia time, which is closely related to the duration between withdrawal of life-sustaining treatment and circulatory arrest. However, a reliable predictive model for the duration is absent. We aimed to compare the performance of the Chinese Donation after Circulatory Death Nomogram (C-DCD-Nomogram) and 3 other tools in a cohort of potential donors., METHODS: In this prospective, multicenter, observational study, data were obtained from 219 consecutive neurocritical patients in China. The patients were followed until circulatory death after withdrawal of life-sustaining treatment., RESULTS: The C-DCD-Nomogram performed well in predicting patient death within 30, 60, 120 and 240 minutes after withdrawal of life-sustaining treatment with c-statistics of 0.87, 0.88, 0.86 and 0.95, respectively. The DCD-N score was a poor predictor of death within 30, 60 and 240 minutes, with c-statistics of 0.63, 0.69 and 0.59, respectively, although it was able to predict patient death within 120 minutes, with a c-statistic of 0.73. Neither the University of Wisconsin DCD evaluation tool (UWDCD) nor the United Network for Organ Sharing (UNOS) criteria was able to predict patient death within 30, 60, 120 and 240 minutes after withdrawal of life-sustaining treatment (UWDCD tool: 0.48, 0.45, 0.49 and 0.57; UNOS criteria: 0.50, 0.53, 0.51 and 0.63)., CONCLUSION: The C-DCD-Nomogram is superior to the other 3 tools for predicting death within a limited duration after withdrawal of life-sustaining treatment in Chinese neurocritical patients. Thus, it appears to be a reliable tool identifying potential donors after circulatory death. Copyright © 2018. Published by Elsevier Inc.","container-title":"The Journal of heart and lung transplantation : the official publication of the International Society for Heart Transplantation","DOI":"10.1016/j.healun.2017.09.015","issue":"3","journalAbbreviation":"The Journal of heart and lung transplantation : the official publication of the International Society for Heart Transplantation","note":"publisher-place: United States","page":"358-364","title":"Prediction of potential for organ donation after circulatory death in neurocritical patients.","volume":"37","author":[{"family":"Xu","given":"Guixing"},{"family":"Guo","given":"Zhiyong"},{"family":"Liang","given":"Wenhua"},{"family":"Xin","given":"Erye"},{"family":"Liu","given":"Bin"},{"family":"Xu","given":"Ye"},{"family":"Luan","given":"Zhongqin"},{"family":"Schroder","given":"Paul Michael"},{"family":"Manyalich","given":"Marti"},{"family":"Ko","given":"Dicken Shiu-Chung"},{"family":"He","given":"Xiaoshun"}],"issued":{"date-parts":[["2018"]]}}},{"id":4,"uris":["http://zotero.org/users/9778029/items/ZKIZKPFM"],"itemData":{"id":4,"type":"article-journal","abstract":"BACKGROUND: Donation after circulatory death (DCD) is a procedure in which after planned withdrawal of life-sustaining treatment (WLST), the dying process is monitored. A DCD procedure can only be continued if the potential organ donor dies shortly after WLST. This study performed an external validation of 2 existing prediction models to identify potentially DCD candidates, using one of the largest cohorts., METHODS: This multicenter retrospective study analyzed all patients eligible for DCD donation from 2010 to 2015. The first model (DCD-N score) assigned points for absence of neurological reflexes and oxygenation index. The second model, a linear prediction model (LPDCD), yielded the probability of death within 60 min. This study determined discrimination (c-statistic) and calibration (Hosmer and Lemeshow test) for both models., RESULTS: This study included 394 patients, 283 (72%) died within 60 min after WLST. The DCD-N score had a c-statistic of 0.77 (95% confidence intervals, 0.71-0.83) and the LPDCD model 0.75 (95% confidence intervals, 0.68-0.81). Calibration of the LPDCD 60-min model proved to be poor (Hosmer and Lemeshow test, P &lt; 0.001)., CONCLUSIONS: The DCD-N score and the LPDCD model showed good discrimination but poor calibration for predicting the probability of death within 60 min. Construction of a new prediction model on a large data set is needed to obtain better calibration. Copyright © 2020 The Author(s). Published by Wolters Kluwer Health, Inc.","container-title":"Transplantation","DOI":"10.1097/TP.0000000000003430","issue":"6","journalAbbreviation":"Transplantation","note":"publisher-place: United States","page":"1311-1316","title":"External Validation of the DCD-N Score and a Linear Prediction Model to Identify Potential Candidates for Organ Donation After Circulatory Death: A Nationwide Multicenter Cohort Study.","volume":"105","author":[{"family":"Nijhoff","given":"Maaike F"},{"family":"Pol","given":"Robert A"},{"family":"Volbeda","given":"Meint"},{"family":"Kotsopoulos","given":"Angela M M"},{"family":"Sonneveld","given":"Johan P C"},{"family":"Otterspoor","given":"Luuk"},{"family":"Abdo","given":"Wilson F"},{"family":"Silderhuis","given":"Vera M"},{"family":"El Moumni","given":"Mostafa"},{"family":"Moers","given":"Cyril"}],"issued":{"date-parts":[["2021"]]}}},{"id":41,"uris":["http://zotero.org/users/9778029/items/CCS6Z4LU"],"itemData":{"id":41,"type":"article-journal","abstract":"BACKGROUND: Acceptance of organs from controlled donation after circulatory death (cDCD) donors depends on the time to circulatory death. Here we aimed to develop and externally validate prediction models for circulatory death within 1 or 2 h after withdrawal of life-sustaining treatment. METHOD(S): In a multicenter, observational, prospective cohort study, we enrolled 409 potential cDCD donors. For model development, we applied the least absolute shrinkage and selection operator (LASSO) regression and machine learning-artificial intelligence analyses. Our LASSO models were validated using a previously published cDCD cohort. Additionally, we validated 3 existing prediction models using our data set. RESULT(S): For death within 1 and 2 h, the area under the curves (AUCs) of the LASSO models were 0.77 and 0.79, respectively, whereas for the artificial intelligence models, these were 0.79 and 0.81, respectively. We were able to identify 4% to 16% of the patients who would not die within these time frames with 100% accuracy. External validation showed that the discrimination of our models was good (AUCs 0.80 and 0.82, respectively), but they were not able to identify a subgroup with certain death after 1 to 2 h. Using our cohort to validate 3 previously published models showed AUCs ranging between 0.63 and 0.74. Calibration demonstrated that the models over- and underestimated the predicted probability of death. CONCLUSION(S): Our models showed a reasonable ability to predict circulatory death. External validation of our and 3 existing models illustrated that their predictive ability remained relatively stable. We accurately predicted a subset of patients who died after 1 to 2 h, preventing starting unnecessary donation preparations, which, however, need external validation in a prospective cohort.Copyright © 2022 Wolters Kluwer Health, Inc. All rights reserved.","container-title":"Transplantation","DOI":"10.1097/TP.0000000000004106","issue":"(Kotsopoulos) Department of Intensive Care, Elisabeth TweeSteden Hospital, Tilburg, the Netherlands. Department of Intensive Care Medicine, Radboud University Medical Center, Nijmegen, the Netherlands. Department of Critical Care, University of Groningen,","journalAbbreviation":"Transplantation","note":"publisher-place: United States\npublisher: NLM (Medline)","title":"Prospective Multicenter Observational Cohort Study on Time to Death in Potential Controlled Donation after Circulatory Death Donors-Development and External Validation of Prediction Models: The DCD III Study","author":[{"literal":"Kotsopoulos A."},{"literal":"Vos P."},{"literal":"Witjes M."},{"literal":"Volbeda M."},{"literal":"Franke H."},{"literal":"Epker J."},{"literal":"Sonneveld H."},{"literal":"Simons K."},{"literal":"Bronkhorst E."},{"literal":"Mullers R."},{"literal":"Jansen N."},{"literal":"van der Hoeven H."},{"literal":"Abdo W.F."}],"issued":{"date-parts":[["2022"]]}}}],"schema":"https://github.com/citation-style-language/schema/raw/master/csl-citation.json"} </w:instrText>
      </w:r>
      <w:r w:rsidR="007A524E">
        <w:fldChar w:fldCharType="separate"/>
      </w:r>
      <w:r w:rsidR="00232FA2" w:rsidRPr="00232FA2">
        <w:t>(5,19,22,23,25,27)</w:t>
      </w:r>
      <w:r w:rsidR="007A524E">
        <w:fldChar w:fldCharType="end"/>
      </w:r>
      <w:r w:rsidR="007A524E">
        <w:t xml:space="preserve"> with 3 of these </w:t>
      </w:r>
      <w:r w:rsidR="00B204F0">
        <w:t>articles solely</w:t>
      </w:r>
      <w:r w:rsidR="007A524E">
        <w:t xml:space="preserve"> attempt</w:t>
      </w:r>
      <w:r w:rsidR="00B204F0">
        <w:t>ing</w:t>
      </w:r>
      <w:r w:rsidR="007A524E">
        <w:t xml:space="preserve"> to validate previously derived models</w:t>
      </w:r>
      <w:r w:rsidR="00B204F0">
        <w:t xml:space="preserve"> without any model derivation or modification.</w:t>
      </w:r>
    </w:p>
    <w:p w14:paraId="2736FA4B" w14:textId="47B6F2B4" w:rsidR="00330AB3" w:rsidRDefault="007A524E" w:rsidP="0019435E">
      <w:r>
        <w:t>Of the secondary validations</w:t>
      </w:r>
      <w:r w:rsidR="00985C45">
        <w:t xml:space="preserve"> the reported AUCs for </w:t>
      </w:r>
      <w:proofErr w:type="gramStart"/>
      <w:r w:rsidR="00985C45">
        <w:t>60 minute</w:t>
      </w:r>
      <w:proofErr w:type="gramEnd"/>
      <w:r w:rsidR="00985C45">
        <w:t xml:space="preserve"> models ranged from 0.45-0.</w:t>
      </w:r>
      <w:r w:rsidR="00233C7B">
        <w:t>88</w:t>
      </w:r>
      <w:r w:rsidR="00985C45">
        <w:t>, sensitivities from 0.</w:t>
      </w:r>
      <w:r w:rsidR="00233C7B">
        <w:t>42</w:t>
      </w:r>
      <w:r w:rsidR="00985C45">
        <w:t>-0.88, specificities from 0.</w:t>
      </w:r>
      <w:r w:rsidR="00233C7B">
        <w:t>46</w:t>
      </w:r>
      <w:r w:rsidR="00985C45">
        <w:t>-0.</w:t>
      </w:r>
      <w:r w:rsidR="00233C7B">
        <w:t>84</w:t>
      </w:r>
      <w:r w:rsidR="00985C45">
        <w:t>, PPVs from 0.3</w:t>
      </w:r>
      <w:r w:rsidR="00233C7B">
        <w:t>6</w:t>
      </w:r>
      <w:r w:rsidR="00985C45">
        <w:t>-</w:t>
      </w:r>
      <w:r w:rsidR="00233C7B">
        <w:t>0.76</w:t>
      </w:r>
      <w:r w:rsidR="00985C45">
        <w:t xml:space="preserve"> and NPVs from 0.</w:t>
      </w:r>
      <w:r w:rsidR="00233C7B">
        <w:t>6</w:t>
      </w:r>
      <w:r w:rsidR="00985C45">
        <w:t>2-0.92</w:t>
      </w:r>
      <w:r w:rsidR="00233C7B">
        <w:t>.</w:t>
      </w:r>
    </w:p>
    <w:p w14:paraId="4588CC4C" w14:textId="65D5BE60" w:rsidR="0029046C" w:rsidRDefault="00EF7FA0" w:rsidP="0019435E">
      <w:r>
        <w:lastRenderedPageBreak/>
        <w:t>The University of Wisconsin DCD tool (</w:t>
      </w:r>
      <w:r w:rsidRPr="00AB020D">
        <w:t>UWDCD</w:t>
      </w:r>
      <w:r>
        <w:t xml:space="preserve">) </w:t>
      </w:r>
      <w:r w:rsidR="00EF6D87">
        <w:fldChar w:fldCharType="begin"/>
      </w:r>
      <w:r w:rsidR="00EF6D87">
        <w:instrText xml:space="preserve"> ADDIN ZOTERO_ITEM CSL_CITATION {"citationID":"7JteojkM","properties":{"formattedCitation":"(18)","plainCitation":"(18)","noteIndex":0},"citationItems":[{"id":40,"uris":["http://zotero.org/users/9778029/items/DXSW4NGA"],"itemData":{"id":40,"type":"article-journal","abstract":"BACKGROUND: Donation after cardiac death is a method by which severely neurologically injured patients not fulfilling brain-death criteria can donate organs., OBJECTIVE: To develop an evaluation tool that can be used to predict if a patient is a suitable candidate for donation after cardiac death., METHODS: The University of Wisconsin Donation After Cardiac Death Evaluation Tool assigns numeric values to observable clinical parameters to yield an overall predictive score of suitability for donation after cardiac death. This evaluation tool is typically utilized in a critical care unit to evaluate patients with a severe neurological injury, who do not meet brain-death criteria, and for whom the physician and family have chosen to terminally withdraw life support. Each patient is disconnected from a ventilator and observed for up to 10 minutes. Observations are then scored to yield a prediction of suitability for donation after cardiac death., RESULTS: Using the University of Wisconsin Donation After Cardiac Death Evaluation Tool, we were able to predict suitability for donation after cardiac death 83.7% of the time, within a 60-minute period and 74.4% of the time within a 120-minute period. The actual results using the tool were higher when clinical observations were included in the donation after cardiac death evaluation--an overall accuracy of 88.4%.","container-title":"Progress in transplantation (Aliso Viejo, Calif.)","issue":"4","journalAbbreviation":"Progress in transplantation (Aliso Viejo, Calif.)","note":"publisher-place: United States","page":"265-73","title":"Development of the University of Wisconsin donation After Cardiac Death Evaluation Tool.","volume":"13","author":[{"family":"Lewis","given":"Jonathan"},{"family":"Peltier","given":"James"},{"family":"Nelson","given":"Helen"},{"family":"Snyder","given":"William"},{"family":"Schneider","given":"Kristi"},{"family":"Steinberger","given":"Dina"},{"family":"Anderson","given":"Michael"},{"family":"Krichevsky","given":"Alexander"},{"family":"Anderson","given":"James"},{"family":"Ellefson","given":"Jill"},{"family":"D'Alessandro","given":"Anthony"}],"issued":{"date-parts":[["2003"]]}}}],"schema":"https://github.com/citation-style-language/schema/raw/master/csl-citation.json"} </w:instrText>
      </w:r>
      <w:r w:rsidR="00EF6D87">
        <w:fldChar w:fldCharType="separate"/>
      </w:r>
      <w:r w:rsidR="00EF6D87" w:rsidRPr="00EF6D87">
        <w:t>(18)</w:t>
      </w:r>
      <w:r w:rsidR="00EF6D87">
        <w:fldChar w:fldCharType="end"/>
      </w:r>
      <w:r w:rsidR="00EF6D87">
        <w:t xml:space="preserve"> </w:t>
      </w:r>
      <w:r w:rsidR="00F1201E">
        <w:t xml:space="preserve">is a scoring system </w:t>
      </w:r>
      <w:r w:rsidR="00C02DBD">
        <w:t>developed using</w:t>
      </w:r>
      <w:r w:rsidR="00F1201E">
        <w:t xml:space="preserve"> clinical experience that requires a 10 minute period of ventilator disconnection during which any spontaneous respirations are evaluated</w:t>
      </w:r>
      <w:r w:rsidR="00C02DBD">
        <w:t xml:space="preserve"> for </w:t>
      </w:r>
      <w:r w:rsidR="00C02DBD">
        <w:t>rate, tidal volume, negative inspiratory force and saturation</w:t>
      </w:r>
      <w:r w:rsidR="00C02DBD">
        <w:t>s</w:t>
      </w:r>
      <w:r w:rsidR="00F1201E">
        <w:t xml:space="preserve">. </w:t>
      </w:r>
      <w:r w:rsidR="00C02DBD">
        <w:t xml:space="preserve">The tool thresholds these measurements </w:t>
      </w:r>
      <w:r w:rsidR="00F1201E">
        <w:t xml:space="preserve">alongside </w:t>
      </w:r>
      <w:r w:rsidR="00C02DBD">
        <w:t xml:space="preserve">the number of agents used for blood pressure support, patient age and airway type. Initial validation </w:t>
      </w:r>
      <w:r w:rsidR="00C71DE5">
        <w:t xml:space="preserve">using 43 patients </w:t>
      </w:r>
      <w:r w:rsidR="00C02DBD">
        <w:t xml:space="preserve">within the hospital area in which the tool was developed </w:t>
      </w:r>
      <w:r w:rsidR="00C71DE5">
        <w:t>showed a sensitivity of 0.87 and specificity of 0.80</w:t>
      </w:r>
      <w:r w:rsidR="00EF6D87">
        <w:t xml:space="preserve"> </w:t>
      </w:r>
      <w:r w:rsidR="00EF6D87">
        <w:fldChar w:fldCharType="begin"/>
      </w:r>
      <w:r w:rsidR="00EF6D87">
        <w:instrText xml:space="preserve"> ADDIN ZOTERO_ITEM CSL_CITATION {"citationID":"SYjoRoc9","properties":{"formattedCitation":"(18)","plainCitation":"(18)","noteIndex":0},"citationItems":[{"id":40,"uris":["http://zotero.org/users/9778029/items/DXSW4NGA"],"itemData":{"id":40,"type":"article-journal","abstract":"BACKGROUND: Donation after cardiac death is a method by which severely neurologically injured patients not fulfilling brain-death criteria can donate organs., OBJECTIVE: To develop an evaluation tool that can be used to predict if a patient is a suitable candidate for donation after cardiac death., METHODS: The University of Wisconsin Donation After Cardiac Death Evaluation Tool assigns numeric values to observable clinical parameters to yield an overall predictive score of suitability for donation after cardiac death. This evaluation tool is typically utilized in a critical care unit to evaluate patients with a severe neurological injury, who do not meet brain-death criteria, and for whom the physician and family have chosen to terminally withdraw life support. Each patient is disconnected from a ventilator and observed for up to 10 minutes. Observations are then scored to yield a prediction of suitability for donation after cardiac death., RESULTS: Using the University of Wisconsin Donation After Cardiac Death Evaluation Tool, we were able to predict suitability for donation after cardiac death 83.7% of the time, within a 60-minute period and 74.4% of the time within a 120-minute period. The actual results using the tool were higher when clinical observations were included in the donation after cardiac death evaluation--an overall accuracy of 88.4%.","container-title":"Progress in transplantation (Aliso Viejo, Calif.)","issue":"4","journalAbbreviation":"Progress in transplantation (Aliso Viejo, Calif.)","note":"publisher-place: United States","page":"265-73","title":"Development of the University of Wisconsin donation After Cardiac Death Evaluation Tool.","volume":"13","author":[{"family":"Lewis","given":"Jonathan"},{"family":"Peltier","given":"James"},{"family":"Nelson","given":"Helen"},{"family":"Snyder","given":"William"},{"family":"Schneider","given":"Kristi"},{"family":"Steinberger","given":"Dina"},{"family":"Anderson","given":"Michael"},{"family":"Krichevsky","given":"Alexander"},{"family":"Anderson","given":"James"},{"family":"Ellefson","given":"Jill"},{"family":"D'Alessandro","given":"Anthony"}],"issued":{"date-parts":[["2003"]]}}}],"schema":"https://github.com/citation-style-language/schema/raw/master/csl-citation.json"} </w:instrText>
      </w:r>
      <w:r w:rsidR="00EF6D87">
        <w:fldChar w:fldCharType="separate"/>
      </w:r>
      <w:r w:rsidR="00EF6D87" w:rsidRPr="00EF6D87">
        <w:t>(18)</w:t>
      </w:r>
      <w:r w:rsidR="00EF6D87">
        <w:fldChar w:fldCharType="end"/>
      </w:r>
      <w:r w:rsidR="00C71DE5">
        <w:t xml:space="preserve">. During this validation the authors also explored the inclusion of BMI </w:t>
      </w:r>
      <w:r w:rsidR="0029046C">
        <w:t>yielding a sensitivity of 0.84 and specificity of 0.85.</w:t>
      </w:r>
      <w:r w:rsidR="00EF6D87">
        <w:t xml:space="preserve"> </w:t>
      </w:r>
      <w:r w:rsidR="0029046C">
        <w:t>Two articles externally validated the tool</w:t>
      </w:r>
      <w:r w:rsidR="004A375D">
        <w:t xml:space="preserve"> that included BMI</w:t>
      </w:r>
      <w:r w:rsidR="0029046C">
        <w:t xml:space="preserve"> in larger populations </w:t>
      </w:r>
      <w:r w:rsidR="00EF6D87">
        <w:t xml:space="preserve">where the </w:t>
      </w:r>
      <w:r w:rsidR="0029046C">
        <w:t xml:space="preserve">performance </w:t>
      </w:r>
      <w:r w:rsidR="00EF6D87">
        <w:t xml:space="preserve">was not replicated </w:t>
      </w:r>
      <w:r w:rsidR="0029046C">
        <w:t xml:space="preserve">with </w:t>
      </w:r>
      <w:r w:rsidR="00EF6D87">
        <w:t xml:space="preserve">sensitivities of 0.42 and 0.45 and specificities of 0.61 and 0.49 </w:t>
      </w:r>
      <w:r w:rsidR="00EF6D87">
        <w:fldChar w:fldCharType="begin"/>
      </w:r>
      <w:r w:rsidR="00EF6D87">
        <w:instrText xml:space="preserve"> ADDIN ZOTERO_ITEM CSL_CITATION {"citationID":"T61zXCV8","properties":{"formattedCitation":"(5,23)","plainCitation":"(5,23)","noteIndex":0},"citationItems":[{"id":36,"uris":["http://zotero.org/users/9778029/items/8AYTVN2F"],"itemData":{"id":36,"type":"article-journal","abstract":"OBJECTIVE: To assess the predictive value of respiratory and haemodynamic variables and opinion of the intensivist for determining how soon death occurs after withdrawal of life-sustaining treatments (WLST)., DESIGN: Multicentre prospective observational study., PARTICIPANTS AND SETTING: 83 consecutive adult intensive care patients at John Hunter and Calvary Mater Hospitals, Newcastle, New South Wales, for whom a decision was made to withdraw life-sustaining treatment between March 2007 and March 2008., MAIN OUTCOME MEASURES: Data were collected before initiation of palliation. Primary outcome was to recognise in a multivariate analysis the parameters associated with a time to death &lt; or = 60 minutes after WLST., RESULTS: 81 patients underwent WLST: 79 died, and two survived to be discharged from hospital. Thirty-six patients (45%) died within 60 minutes of WLST, and 45 (55%) survived 60 minutes or longer. Mean ICU stay before WLST was 4.8 days (range, 1-85 days). Mean time from WLST to death was 6:31 h (range, 1 minute to 31 days). A modified University of Wisconsin assessment tool showed no statistical association with the time from WLST to death (P = 0.09). The adapted United Network for Organ Sharing tool, systolic blood pressure, APACHE II score, ventilatory dependence, oxygen disruption, Glasgow Coma Scale (GCS) score and staff specialist opinion all showed a statistically significant association with time from WLST to death (P &lt; 0.05)., CONCLUSIONS: It is possible to predict the time from WLST to death accurately using a tool that combines GCS, respiratory and haemodynamic parameters and intensivist opinion. These results require validation in a large multicentre study.","container-title":"Critical care and resuscitation : journal of the Australasian Academy of Critical Care Medicine","issue":"4","journalAbbreviation":"Critical care and resuscitation : journal of the Australasian Academy of Critical Care Medicine","note":"publisher-place: Australia","page":"278-84","title":"Prediction of death after withdrawal of life-sustaining treatments.","volume":"10","author":[{"family":"Coleman","given":"Nicole L"},{"family":"Brieva","given":"Jorge L"},{"family":"Crowfoot","given":"Elise"}],"issued":{"date-parts":[["2008"]]}}},{"id":9,"uris":["http://zotero.org/users/9778029/items/DT6KTM24"],"itemData":{"id":9,"type":"article-journal","abstract":"BACKGROUND: The success or failure of donation after circulatory death depends largely on the functional warm ischemia time, which is closely related to the duration between withdrawal of life-sustaining treatment and circulatory arrest. However, a reliable predictive model for the duration is absent. We aimed to compare the performance of the Chinese Donation after Circulatory Death Nomogram (C-DCD-Nomogram) and 3 other tools in a cohort of potential donors., METHODS: In this prospective, multicenter, observational study, data were obtained from 219 consecutive neurocritical patients in China. The patients were followed until circulatory death after withdrawal of life-sustaining treatment., RESULTS: The C-DCD-Nomogram performed well in predicting patient death within 30, 60, 120 and 240 minutes after withdrawal of life-sustaining treatment with c-statistics of 0.87, 0.88, 0.86 and 0.95, respectively. The DCD-N score was a poor predictor of death within 30, 60 and 240 minutes, with c-statistics of 0.63, 0.69 and 0.59, respectively, although it was able to predict patient death within 120 minutes, with a c-statistic of 0.73. Neither the University of Wisconsin DCD evaluation tool (UWDCD) nor the United Network for Organ Sharing (UNOS) criteria was able to predict patient death within 30, 60, 120 and 240 minutes after withdrawal of life-sustaining treatment (UWDCD tool: 0.48, 0.45, 0.49 and 0.57; UNOS criteria: 0.50, 0.53, 0.51 and 0.63)., CONCLUSION: The C-DCD-Nomogram is superior to the other 3 tools for predicting death within a limited duration after withdrawal of life-sustaining treatment in Chinese neurocritical patients. Thus, it appears to be a reliable tool identifying potential donors after circulatory death. Copyright © 2018. Published by Elsevier Inc.","container-title":"The Journal of heart and lung transplantation : the official publication of the International Society for Heart Transplantation","DOI":"10.1016/j.healun.2017.09.015","issue":"3","journalAbbreviation":"The Journal of heart and lung transplantation : the official publication of the International Society for Heart Transplantation","note":"publisher-place: United States","page":"358-364","title":"Prediction of potential for organ donation after circulatory death in neurocritical patients.","volume":"37","author":[{"family":"Xu","given":"Guixing"},{"family":"Guo","given":"Zhiyong"},{"family":"Liang","given":"Wenhua"},{"family":"Xin","given":"Erye"},{"family":"Liu","given":"Bin"},{"family":"Xu","given":"Ye"},{"family":"Luan","given":"Zhongqin"},{"family":"Schroder","given":"Paul Michael"},{"family":"Manyalich","given":"Marti"},{"family":"Ko","given":"Dicken Shiu-Chung"},{"family":"He","given":"Xiaoshun"}],"issued":{"date-parts":[["2018"]]}}}],"schema":"https://github.com/citation-style-language/schema/raw/master/csl-citation.json"} </w:instrText>
      </w:r>
      <w:r w:rsidR="00EF6D87">
        <w:fldChar w:fldCharType="separate"/>
      </w:r>
      <w:r w:rsidR="00EF6D87" w:rsidRPr="00EF6D87">
        <w:t>(5,23)</w:t>
      </w:r>
      <w:r w:rsidR="00EF6D87">
        <w:fldChar w:fldCharType="end"/>
      </w:r>
      <w:r w:rsidR="00EF6D87">
        <w:t>.</w:t>
      </w:r>
    </w:p>
    <w:p w14:paraId="39253CBF" w14:textId="2F8FCCE3" w:rsidR="00EF6D87" w:rsidRDefault="00EF6D87" w:rsidP="0019435E">
      <w:r>
        <w:t xml:space="preserve">The </w:t>
      </w:r>
      <w:r w:rsidR="00EF7FA0" w:rsidRPr="00AB020D">
        <w:t>United Network for Organ Sharing</w:t>
      </w:r>
      <w:r w:rsidR="00EF7FA0">
        <w:t xml:space="preserve"> </w:t>
      </w:r>
      <w:r w:rsidR="00EF7FA0">
        <w:t>t</w:t>
      </w:r>
      <w:r w:rsidR="00EF7FA0">
        <w:t xml:space="preserve">ool </w:t>
      </w:r>
      <w:r w:rsidR="00EF7FA0">
        <w:t>(</w:t>
      </w:r>
      <w:r>
        <w:t>UNO</w:t>
      </w:r>
      <w:r w:rsidR="00EF7FA0">
        <w:t>S)</w:t>
      </w:r>
      <w:r>
        <w:t xml:space="preserve"> </w:t>
      </w:r>
      <w:r>
        <w:fldChar w:fldCharType="begin"/>
      </w:r>
      <w:r>
        <w:instrText xml:space="preserve"> ADDIN ZOTERO_ITEM CSL_CITATION {"citationID":"SdaoMSc1","properties":{"formattedCitation":"(9)","plainCitation":"(9)","noteIndex":0},"citationItems":[{"id":38,"uris":["http://zotero.org/users/9778029/items/3KDWDLD2"],"itemData":{"id":38,"type":"article-journal","abstract":"Donation after cardiac death (DCD) is uncommon in part because clinicians cannot prospectively identify patients who are likely to die within 60 min of withdrawal of life-sustaining treatments (LST). UNOS criteria exist but have not been validated. Consecutive patients electively withdrawn from LST at five university-affiliated hospitals were prospectively enrolled. Demographic and treatment characteristics were collected. Chi-square was used to determine risk for death within 60 min and validate the UNOS criteria. A total of 533 patients were enrolled. A total of 28 were excluded from this report due to age &lt;18 years or failure to include time of death. Of 505 (95%) patients, 227 (45%) died within 60 min, 134 (27%) in 1-6 h and 144 (29%) &gt;6 h after withdrawal of LST. A total of 29%, 52%, 65% and 82% of patients with 0,1,2 and 3 UNOS DCD criteria, respectively, died within 60 min of withdrawal of LST. The data validate the UNOS criteria. Patients with no criteria might be excluded from consideration for DCD. Those with more than one criterion are reasonable candidates, while those with a single criterion should be considered if a 50% failure rate for DCD is acceptable.","container-title":"American journal of transplantation : official journal of the American Society of Transplantation and the American Society of Transplant Surgeons","DOI":"10.1111/j.1600-6143.2007.02087.x","issue":"2","journalAbbreviation":"American journal of transplantation : official journal of the American Society of Transplantation and the American Society of Transplant Surgeons","note":"publisher-place: United States","page":"432-41","title":"Donors after cardiac death: validation of identification criteria (DVIC) study for predictors of rapid death.","volume":"8","author":[{"family":"DeVita","given":"M A"},{"family":"Brooks","given":"M Mori"},{"family":"Zawistowski","given":"C"},{"family":"Rudich","given":"S"},{"family":"Daly","given":"B"},{"family":"Chaitin","given":"E"}],"issued":{"date-parts":[["2008"]]}}}],"schema":"https://github.com/citation-style-language/schema/raw/master/csl-citation.json"} </w:instrText>
      </w:r>
      <w:r>
        <w:fldChar w:fldCharType="separate"/>
      </w:r>
      <w:r w:rsidRPr="00EF6D87">
        <w:t>(9)</w:t>
      </w:r>
      <w:r>
        <w:fldChar w:fldCharType="end"/>
      </w:r>
      <w:r>
        <w:t xml:space="preserve"> </w:t>
      </w:r>
      <w:r w:rsidR="00EF7FA0">
        <w:t xml:space="preserve">was developed using </w:t>
      </w:r>
      <w:r w:rsidR="00EF7FA0">
        <w:t xml:space="preserve">committee consensus </w:t>
      </w:r>
      <w:r w:rsidR="00EF7FA0">
        <w:t xml:space="preserve">and </w:t>
      </w:r>
      <w:r>
        <w:t>was evaluated in 3 articles</w:t>
      </w:r>
      <w:r w:rsidR="00EF7FA0">
        <w:t xml:space="preserve">. It </w:t>
      </w:r>
      <w:r>
        <w:t>is</w:t>
      </w:r>
      <w:r w:rsidR="00E850B6">
        <w:t xml:space="preserve"> a </w:t>
      </w:r>
      <w:proofErr w:type="gramStart"/>
      <w:r w:rsidR="00E850B6">
        <w:t>criteria based</w:t>
      </w:r>
      <w:proofErr w:type="gramEnd"/>
      <w:r w:rsidR="00E850B6">
        <w:t xml:space="preserve"> scoring tool with higher scores corresponding to </w:t>
      </w:r>
      <w:r w:rsidR="00EF7FA0">
        <w:t>a patient meeting</w:t>
      </w:r>
      <w:r w:rsidR="00E850B6">
        <w:t xml:space="preserve"> more criteria (Table 3) and </w:t>
      </w:r>
      <w:r w:rsidR="00EF7FA0">
        <w:t xml:space="preserve">accordingly </w:t>
      </w:r>
      <w:r w:rsidR="00E850B6">
        <w:t xml:space="preserve">a higher chance of death within 60 minutes. </w:t>
      </w:r>
      <w:r w:rsidR="00EF7FA0">
        <w:t xml:space="preserve">As with the UWDCD to original criteria require a period of ventilator disconnection. Two evaluations of the full criteria produced an AUC of 0.53 </w:t>
      </w:r>
      <w:r w:rsidR="00EF7FA0">
        <w:fldChar w:fldCharType="begin"/>
      </w:r>
      <w:r w:rsidR="00EF7FA0">
        <w:instrText xml:space="preserve"> ADDIN ZOTERO_ITEM CSL_CITATION {"citationID":"ZC6ZTcgM","properties":{"formattedCitation":"(23)","plainCitation":"(23)","noteIndex":0},"citationItems":[{"id":9,"uris":["http://zotero.org/users/9778029/items/DT6KTM24"],"itemData":{"id":9,"type":"article-journal","abstract":"BACKGROUND: The success or failure of donation after circulatory death depends largely on the functional warm ischemia time, which is closely related to the duration between withdrawal of life-sustaining treatment and circulatory arrest. However, a reliable predictive model for the duration is absent. We aimed to compare the performance of the Chinese Donation after Circulatory Death Nomogram (C-DCD-Nomogram) and 3 other tools in a cohort of potential donors., METHODS: In this prospective, multicenter, observational study, data were obtained from 219 consecutive neurocritical patients in China. The patients were followed until circulatory death after withdrawal of life-sustaining treatment., RESULTS: The C-DCD-Nomogram performed well in predicting patient death within 30, 60, 120 and 240 minutes after withdrawal of life-sustaining treatment with c-statistics of 0.87, 0.88, 0.86 and 0.95, respectively. The DCD-N score was a poor predictor of death within 30, 60 and 240 minutes, with c-statistics of 0.63, 0.69 and 0.59, respectively, although it was able to predict patient death within 120 minutes, with a c-statistic of 0.73. Neither the University of Wisconsin DCD evaluation tool (UWDCD) nor the United Network for Organ Sharing (UNOS) criteria was able to predict patient death within 30, 60, 120 and 240 minutes after withdrawal of life-sustaining treatment (UWDCD tool: 0.48, 0.45, 0.49 and 0.57; UNOS criteria: 0.50, 0.53, 0.51 and 0.63)., CONCLUSION: The C-DCD-Nomogram is superior to the other 3 tools for predicting death within a limited duration after withdrawal of life-sustaining treatment in Chinese neurocritical patients. Thus, it appears to be a reliable tool identifying potential donors after circulatory death. Copyright © 2018. Published by Elsevier Inc.","container-title":"The Journal of heart and lung transplantation : the official publication of the International Society for Heart Transplantation","DOI":"10.1016/j.healun.2017.09.015","issue":"3","journalAbbreviation":"The Journal of heart and lung transplantation : the official publication of the International Society for Heart Transplantation","note":"publisher-place: United States","page":"358-364","title":"Prediction of potential for organ donation after circulatory death in neurocritical patients.","volume":"37","author":[{"family":"Xu","given":"Guixing"},{"family":"Guo","given":"Zhiyong"},{"family":"Liang","given":"Wenhua"},{"family":"Xin","given":"Erye"},{"family":"Liu","given":"Bin"},{"family":"Xu","given":"Ye"},{"family":"Luan","given":"Zhongqin"},{"family":"Schroder","given":"Paul Michael"},{"family":"Manyalich","given":"Marti"},{"family":"Ko","given":"Dicken Shiu-Chung"},{"family":"He","given":"Xiaoshun"}],"issued":{"date-parts":[["2018"]]}}}],"schema":"https://github.com/citation-style-language/schema/raw/master/csl-citation.json"} </w:instrText>
      </w:r>
      <w:r w:rsidR="00EF7FA0">
        <w:fldChar w:fldCharType="separate"/>
      </w:r>
      <w:r w:rsidR="00EF7FA0" w:rsidRPr="00EF7FA0">
        <w:t>(23)</w:t>
      </w:r>
      <w:r w:rsidR="00EF7FA0">
        <w:fldChar w:fldCharType="end"/>
      </w:r>
      <w:r w:rsidR="00EF7FA0">
        <w:t xml:space="preserve"> and a PPV of 0.63 </w:t>
      </w:r>
      <w:r w:rsidR="00EF7FA0">
        <w:fldChar w:fldCharType="begin"/>
      </w:r>
      <w:r w:rsidR="00E358D1">
        <w:instrText xml:space="preserve"> ADDIN ZOTERO_ITEM CSL_CITATION {"citationID":"hSKsUmjE","properties":{"formattedCitation":"(9)","plainCitation":"(9)","noteIndex":0},"citationItems":[{"id":38,"uris":["http://zotero.org/users/9778029/items/3KDWDLD2"],"itemData":{"id":38,"type":"article-journal","abstract":"Donation after cardiac death (DCD) is uncommon in part because clinicians cannot prospectively identify patients who are likely to die within 60 min of withdrawal of life-sustaining treatments (LST). UNOS criteria exist but have not been validated. Consecutive patients electively withdrawn from LST at five university-affiliated hospitals were prospectively enrolled. Demographic and treatment characteristics were collected. Chi-square was used to determine risk for death within 60 min and validate the UNOS criteria. A total of 533 patients were enrolled. A total of 28 were excluded from this report due to age &lt;18 years or failure to include time of death. Of 505 (95%) patients, 227 (45%) died within 60 min, 134 (27%) in 1-6 h and 144 (29%) &gt;6 h after withdrawal of LST. A total of 29%, 52%, 65% and 82% of patients with 0,1,2 and 3 UNOS DCD criteria, respectively, died within 60 min of withdrawal of LST. The data validate the UNOS criteria. Patients with no criteria might be excluded from consideration for DCD. Those with more than one criterion are reasonable candidates, while those with a single criterion should be considered if a 50% failure rate for DCD is acceptable.","container-title":"American journal of transplantation : official journal of the American Society of Transplantation and the American Society of Transplant Surgeons","DOI":"10.1111/j.1600-6143.2007.02087.x","issue":"2","journalAbbreviation":"American journal of transplantation : official journal of the American Society of Transplantation and the American Society of Transplant Surgeons","note":"publisher-place: United States","page":"432-41","title":"Donors after cardiac death: validation of identification criteria (DVIC) study for predictors of rapid death.","volume":"8","author":[{"family":"DeVita","given":"M A"},{"family":"Brooks","given":"M Mori"},{"family":"Zawistowski","given":"C"},{"family":"Rudich","given":"S"},{"family":"Daly","given":"B"},{"family":"Chaitin","given":"E"}],"issued":{"date-parts":[["2008"]]}}}],"schema":"https://github.com/citation-style-language/schema/raw/master/csl-citation.json"} </w:instrText>
      </w:r>
      <w:r w:rsidR="00EF7FA0">
        <w:fldChar w:fldCharType="separate"/>
      </w:r>
      <w:r w:rsidR="00E358D1" w:rsidRPr="00E358D1">
        <w:t>(9)</w:t>
      </w:r>
      <w:r w:rsidR="00EF7FA0">
        <w:fldChar w:fldCharType="end"/>
      </w:r>
      <w:r w:rsidR="00E358D1">
        <w:t>. Coleman et al.’s evaluation used a modif</w:t>
      </w:r>
      <w:r w:rsidR="004A375D">
        <w:t>ied</w:t>
      </w:r>
      <w:r w:rsidR="00E358D1">
        <w:t xml:space="preserve"> UNOS tool </w:t>
      </w:r>
      <w:r w:rsidR="004A375D">
        <w:t xml:space="preserve">where the period of ventilator disconnection was omitted and replaced with definitions of ventilator dependence and oxygen </w:t>
      </w:r>
      <w:proofErr w:type="gramStart"/>
      <w:r w:rsidR="004A375D">
        <w:t>disruption</w:t>
      </w:r>
      <w:proofErr w:type="gramEnd"/>
      <w:r w:rsidR="004A375D">
        <w:t xml:space="preserve"> and this was found to give a</w:t>
      </w:r>
      <w:r w:rsidR="004A375D">
        <w:t xml:space="preserve"> sensitivity of 0.</w:t>
      </w:r>
      <w:r w:rsidR="004A375D">
        <w:t>61</w:t>
      </w:r>
      <w:r w:rsidR="004A375D">
        <w:t xml:space="preserve"> and specificity of 0.</w:t>
      </w:r>
      <w:r w:rsidR="004A375D">
        <w:t>84.</w:t>
      </w:r>
    </w:p>
    <w:p w14:paraId="374D5C4B" w14:textId="1464EC5D" w:rsidR="00E850B6" w:rsidRDefault="001A2B74" w:rsidP="00E533C1">
      <w:proofErr w:type="spellStart"/>
      <w:r>
        <w:t>Devita</w:t>
      </w:r>
      <w:proofErr w:type="spellEnd"/>
      <w:r>
        <w:t xml:space="preserve"> et al. </w:t>
      </w:r>
      <w:r>
        <w:fldChar w:fldCharType="begin"/>
      </w:r>
      <w:r>
        <w:instrText xml:space="preserve"> ADDIN ZOTERO_ITEM CSL_CITATION {"citationID":"Ulrldp7c","properties":{"formattedCitation":"(9)","plainCitation":"(9)","noteIndex":0},"citationItems":[{"id":38,"uris":["http://zotero.org/users/9778029/items/3KDWDLD2"],"itemData":{"id":38,"type":"article-journal","abstract":"Donation after cardiac death (DCD) is uncommon in part because clinicians cannot prospectively identify patients who are likely to die within 60 min of withdrawal of life-sustaining treatments (LST). UNOS criteria exist but have not been validated. Consecutive patients electively withdrawn from LST at five university-affiliated hospitals were prospectively enrolled. Demographic and treatment characteristics were collected. Chi-square was used to determine risk for death within 60 min and validate the UNOS criteria. A total of 533 patients were enrolled. A total of 28 were excluded from this report due to age &lt;18 years or failure to include time of death. Of 505 (95%) patients, 227 (45%) died within 60 min, 134 (27%) in 1-6 h and 144 (29%) &gt;6 h after withdrawal of LST. A total of 29%, 52%, 65% and 82% of patients with 0,1,2 and 3 UNOS DCD criteria, respectively, died within 60 min of withdrawal of LST. The data validate the UNOS criteria. Patients with no criteria might be excluded from consideration for DCD. Those with more than one criterion are reasonable candidates, while those with a single criterion should be considered if a 50% failure rate for DCD is acceptable.","container-title":"American journal of transplantation : official journal of the American Society of Transplantation and the American Society of Transplant Surgeons","DOI":"10.1111/j.1600-6143.2007.02087.x","issue":"2","journalAbbreviation":"American journal of transplantation : official journal of the American Society of Transplantation and the American Society of Transplant Surgeons","note":"publisher-place: United States","page":"432-41","title":"Donors after cardiac death: validation of identification criteria (DVIC) study for predictors of rapid death.","volume":"8","author":[{"family":"DeVita","given":"M A"},{"family":"Brooks","given":"M Mori"},{"family":"Zawistowski","given":"C"},{"family":"Rudich","given":"S"},{"family":"Daly","given":"B"},{"family":"Chaitin","given":"E"}],"issued":{"date-parts":[["2008"]]}}}],"schema":"https://github.com/citation-style-language/schema/raw/master/csl-citation.json"} </w:instrText>
      </w:r>
      <w:r>
        <w:fldChar w:fldCharType="separate"/>
      </w:r>
      <w:r w:rsidRPr="001A2B74">
        <w:t>(9)</w:t>
      </w:r>
      <w:r>
        <w:fldChar w:fldCharType="end"/>
      </w:r>
      <w:r>
        <w:t xml:space="preserve"> developed a predictive tool using CART model analysis which took </w:t>
      </w:r>
      <w:r w:rsidR="00E533C1">
        <w:t>GCS ≥ 4</w:t>
      </w:r>
      <w:r w:rsidR="00E533C1">
        <w:t xml:space="preserve">, </w:t>
      </w:r>
      <w:r w:rsidR="00E533C1">
        <w:t>SaO2/FiO2 ≥ 2.3</w:t>
      </w:r>
      <w:r w:rsidR="00E533C1">
        <w:t xml:space="preserve"> and </w:t>
      </w:r>
      <w:r w:rsidR="00E533C1">
        <w:t>PIP ≥ 35</w:t>
      </w:r>
      <w:r w:rsidR="00E533C1">
        <w:t xml:space="preserve"> </w:t>
      </w:r>
      <w:r>
        <w:t xml:space="preserve">as inputs. </w:t>
      </w:r>
      <w:r w:rsidR="00E533C1">
        <w:t>The performance was evaluated directly on the derivation cohort giving a sensitivity of 0.75 and s</w:t>
      </w:r>
      <w:r w:rsidR="00E533C1">
        <w:t>pecificity</w:t>
      </w:r>
      <w:r w:rsidR="00E533C1">
        <w:t xml:space="preserve"> of 0.73.</w:t>
      </w:r>
    </w:p>
    <w:p w14:paraId="7ECC5EF5" w14:textId="038F6271" w:rsidR="00E533C1" w:rsidRDefault="00EB3789" w:rsidP="00E533C1">
      <w:r>
        <w:t xml:space="preserve">The </w:t>
      </w:r>
      <w:r w:rsidRPr="00EB3789">
        <w:t xml:space="preserve">Hunter New England Area </w:t>
      </w:r>
      <w:r>
        <w:t>C</w:t>
      </w:r>
      <w:r w:rsidRPr="00EB3789">
        <w:t>omposite</w:t>
      </w:r>
      <w:r>
        <w:t xml:space="preserve"> score</w:t>
      </w:r>
      <w:r w:rsidR="00E533C1">
        <w:t xml:space="preserve"> </w:t>
      </w:r>
      <w:r w:rsidR="00E533C1">
        <w:fldChar w:fldCharType="begin"/>
      </w:r>
      <w:r w:rsidR="00E533C1">
        <w:instrText xml:space="preserve"> ADDIN ZOTERO_ITEM CSL_CITATION {"citationID":"BJ63Ift1","properties":{"formattedCitation":"(5)","plainCitation":"(5)","noteIndex":0},"citationItems":[{"id":36,"uris":["http://zotero.org/users/9778029/items/8AYTVN2F"],"itemData":{"id":36,"type":"article-journal","abstract":"OBJECTIVE: To assess the predictive value of respiratory and haemodynamic variables and opinion of the intensivist for determining how soon death occurs after withdrawal of life-sustaining treatments (WLST)., DESIGN: Multicentre prospective observational study., PARTICIPANTS AND SETTING: 83 consecutive adult intensive care patients at John Hunter and Calvary Mater Hospitals, Newcastle, New South Wales, for whom a decision was made to withdraw life-sustaining treatment between March 2007 and March 2008., MAIN OUTCOME MEASURES: Data were collected before initiation of palliation. Primary outcome was to recognise in a multivariate analysis the parameters associated with a time to death &lt; or = 60 minutes after WLST., RESULTS: 81 patients underwent WLST: 79 died, and two survived to be discharged from hospital. Thirty-six patients (45%) died within 60 minutes of WLST, and 45 (55%) survived 60 minutes or longer. Mean ICU stay before WLST was 4.8 days (range, 1-85 days). Mean time from WLST to death was 6:31 h (range, 1 minute to 31 days). A modified University of Wisconsin assessment tool showed no statistical association with the time from WLST to death (P = 0.09). The adapted United Network for Organ Sharing tool, systolic blood pressure, APACHE II score, ventilatory dependence, oxygen disruption, Glasgow Coma Scale (GCS) score and staff specialist opinion all showed a statistically significant association with time from WLST to death (P &lt; 0.05)., CONCLUSIONS: It is possible to predict the time from WLST to death accurately using a tool that combines GCS, respiratory and haemodynamic parameters and intensivist opinion. These results require validation in a large multicentre study.","container-title":"Critical care and resuscitation : journal of the Australasian Academy of Critical Care Medicine","issue":"4","journalAbbreviation":"Critical care and resuscitation : journal of the Australasian Academy of Critical Care Medicine","note":"publisher-place: Australia","page":"278-84","title":"Prediction of death after withdrawal of life-sustaining treatments.","volume":"10","author":[{"family":"Coleman","given":"Nicole L"},{"family":"Brieva","given":"Jorge L"},{"family":"Crowfoot","given":"Elise"}],"issued":{"date-parts":[["2008"]]}}}],"schema":"https://github.com/citation-style-language/schema/raw/master/csl-citation.json"} </w:instrText>
      </w:r>
      <w:r w:rsidR="00E533C1">
        <w:fldChar w:fldCharType="separate"/>
      </w:r>
      <w:r w:rsidR="00E533C1" w:rsidRPr="00E533C1">
        <w:t>(5)</w:t>
      </w:r>
      <w:r w:rsidR="00E533C1">
        <w:fldChar w:fldCharType="end"/>
      </w:r>
      <w:r>
        <w:t xml:space="preserve"> was developed using logistic regression and achieved sensitivity of </w:t>
      </w:r>
      <w:r w:rsidRPr="00EB3789">
        <w:t>0.56</w:t>
      </w:r>
      <w:r>
        <w:t xml:space="preserve"> and specificity of 0</w:t>
      </w:r>
      <w:r w:rsidRPr="00EB3789">
        <w:t>.13</w:t>
      </w:r>
      <w:r>
        <w:t xml:space="preserve"> when using the definitions of ventilatory dependence and oxygen disruption. The inclusion of a systolic blood pressure threshold produced performance of 0.39 and 0.96 respectively. These evaluations again directly used the derivation cohort and no external validations have been published.</w:t>
      </w:r>
    </w:p>
    <w:p w14:paraId="24DE5C49" w14:textId="0187311E" w:rsidR="004A375D" w:rsidRDefault="00BD701D" w:rsidP="00E533C1">
      <w:r>
        <w:t xml:space="preserve">Davila et al. </w:t>
      </w:r>
      <w:r>
        <w:fldChar w:fldCharType="begin"/>
      </w:r>
      <w:r>
        <w:instrText xml:space="preserve"> ADDIN ZOTERO_ITEM CSL_CITATION {"citationID":"20Ixs39W","properties":{"formattedCitation":"(21)","plainCitation":"(21)","noteIndex":0},"citationItems":[{"id":9053,"uris":["http://zotero.org/users/9778029/items/KQEWIYCW"],"itemData":{"id":9053,"type":"article-journal","abstract":"Shortage of organs for transplantation has led to the renewed interest in donation after circulatory-determination of death (DCDD). We conducted a  retrospective analysis (2001-2009) and a subsequent prospective validation (2010)  of liver Maastricht-Category-3-DCDD and donation-after-brain-death (DBD) offers  to our program. Accepted and declined offers were compared. Accepted DCDD offers  were divided into donors who went on to cardiac arrest and those who did not.  Donors who arrested were divided into those producing grafts that were  transplanted or remained unused. Descriptive comparisons and regression analyses  were performed to assess predictor models of donor cardiac arrest and graft  utilization. Variables from the multivariate analysis were prospectively  validated. Of 1579 DCDD offers, 621 were accepted, and of these, 400 experienced  cardiac arrest after withdrawal of support. Of these, 173 livers were  transplanted. In the DCDD group, donor age &lt; 40 years, use of inotropes and  absence of gag/cough reflexes were predictors of cardiac arrest. Donor age &gt;50  years, BMI &gt;30, warm ischemia time &gt;25 minutes, ITU stay &gt;7 days and ALT ≥ 4×  normal rates were risk factors for not using the graft. These variables had  excellent sensitivity and specificity for the prediction of cardiac arrest (AUROC  = 0.835) and graft use (AUROC = 0.748) in the 2010 prospective validation. These  models can feasibly predict cardiac arrest in potential DCDDs and graft  usability, helping to avoid unnecessary recoveries and healthcare expenditure.","container-title":"American journal of transplantation : official journal of the American Society of Transplantation and the American Society of Transplant Surgeons","DOI":"10.1111/j.1600-6143.2012.04242.x","ISSN":"1600-6143 1600-6135","issue":"12","journalAbbreviation":"Am J Transplant","language":"eng","license":"© Copyright 2012 The American Society of Transplantation and the American Society of Transplant Surgeons.","note":"publisher-place: United States\nPMID: 23016623","page":"3414-3424","title":"Prediction models of donor arrest and graft utilization in liver transplantation from maastricht-3 donors after circulatory death.","volume":"12","author":[{"family":"Davila","given":"D."},{"family":"Ciria","given":"R."},{"family":"Jassem","given":"W."},{"family":"Briceño","given":"J."},{"family":"Littlejohn","given":"W."},{"family":"Vilca-Meléndez","given":"H."},{"family":"Srinivasan","given":"P."},{"family":"Prachalias","given":"A."},{"family":"O'Grady","given":"J."},{"family":"Rela","given":"M."},{"family":"Heaton","given":"N."}],"issued":{"date-parts":[["2012",12]]}}}],"schema":"https://github.com/citation-style-language/schema/raw/master/csl-citation.json"} </w:instrText>
      </w:r>
      <w:r>
        <w:fldChar w:fldCharType="separate"/>
      </w:r>
      <w:r w:rsidRPr="00BD701D">
        <w:t>(21)</w:t>
      </w:r>
      <w:r>
        <w:fldChar w:fldCharType="end"/>
      </w:r>
      <w:r>
        <w:t xml:space="preserve"> used multivariable regression analysis to </w:t>
      </w:r>
      <w:r w:rsidR="00EB1268">
        <w:t>develop</w:t>
      </w:r>
      <w:r>
        <w:t xml:space="preserve"> a tool that took the binarized variables of inotrope use, age of 40 or under and gag reflex presence. The original authors validated the tool using a prospective cohort to give an AUC of 0.83. </w:t>
      </w:r>
      <w:r w:rsidR="00EB1268">
        <w:t xml:space="preserve">External validation across 3 cohorts yielded AUCs of 0.80, 0.70 and 0.80 </w:t>
      </w:r>
      <w:r w:rsidR="00EB1268">
        <w:fldChar w:fldCharType="begin"/>
      </w:r>
      <w:r w:rsidR="00EB1268">
        <w:instrText xml:space="preserve"> ADDIN ZOTERO_ITEM CSL_CITATION {"citationID":"HL8tizZD","properties":{"formattedCitation":"(19,27)","plainCitation":"(19,27)","noteIndex":0},"citationItems":[{"id":10,"uris":["http://zotero.org/users/9778029/items/TNFWPB8D"],"itemData":{"id":10,"type":"article-journal","abstract":"Predicting time to death in controlled donation after circulatory death (cDCD) donors following withdrawal of life-sustaining treatment (WLST) is important but poses a major challenge. The aim of this study is to determine factors predicting time to circulatory death within 60 minutes after WSLT and validate previously developed prediction models. In a single-center retrospective study, we used the data of 92 potential cDCD donors. Multivariable regression analysis demonstrated that absent cough-, corneal reflex, lower morphine dosage, and midazolam use were significantly associated with death within 60 minutes (area under the curve [AUC] 0.89; 95% confidenence interval [CI] 0.87-0.91). External validation of the logistic regression models of de Groot et al (AUC 0.86; 95% CI 0.77-0.95), Wind et al (AUC 0.62; 95% CI 0.49-0.76), Davila et al (AUC 0.80; 95% CI 0.708-0.901) and the Cox regression model by Suntharalingam et al (Harrell's c-index 0.63), exhibited good discrimination and could fairly identify which patients died within 60 minutes. Previous prediction models did not incorporate the process of WLST. We believe that future studies should also include the process of WLST as an important predictor. Copyright © 2017 The American Society of Transplantation and the American Society of Transplant Surgeons.","container-title":"American journal of transplantation : official journal of the American Society of Transplantation and the American Society of Transplant Surgeons","DOI":"10.1111/ajt.14529","issue":"4","journalAbbreviation":"American journal of transplantation : official journal of the American Society of Transplantation and the American Society of Transplant Surgeons","note":"publisher-place: United States","page":"890-896","title":"External validation of prediction models for time to death in potential donors after circulatory death.","volume":"18","author":[{"family":"Kotsopoulos","given":"A M M"},{"family":"Boing-Messing","given":"F"},{"family":"Jansen","given":"N E"},{"family":"Vos","given":"P"},{"family":"Abdo","given":"W F"}],"issued":{"date-parts":[["2018"]]}}},{"id":41,"uris":["http://zotero.org/users/9778029/items/CCS6Z4LU"],"itemData":{"id":41,"type":"article-journal","abstract":"BACKGROUND: Acceptance of organs from controlled donation after circulatory death (cDCD) donors depends on the time to circulatory death. Here we aimed to develop and externally validate prediction models for circulatory death within 1 or 2 h after withdrawal of life-sustaining treatment. METHOD(S): In a multicenter, observational, prospective cohort study, we enrolled 409 potential cDCD donors. For model development, we applied the least absolute shrinkage and selection operator (LASSO) regression and machine learning-artificial intelligence analyses. Our LASSO models were validated using a previously published cDCD cohort. Additionally, we validated 3 existing prediction models using our data set. RESULT(S): For death within 1 and 2 h, the area under the curves (AUCs) of the LASSO models were 0.77 and 0.79, respectively, whereas for the artificial intelligence models, these were 0.79 and 0.81, respectively. We were able to identify 4% to 16% of the patients who would not die within these time frames with 100% accuracy. External validation showed that the discrimination of our models was good (AUCs 0.80 and 0.82, respectively), but they were not able to identify a subgroup with certain death after 1 to 2 h. Using our cohort to validate 3 previously published models showed AUCs ranging between 0.63 and 0.74. Calibration demonstrated that the models over- and underestimated the predicted probability of death. CONCLUSION(S): Our models showed a reasonable ability to predict circulatory death. External validation of our and 3 existing models illustrated that their predictive ability remained relatively stable. We accurately predicted a subset of patients who died after 1 to 2 h, preventing starting unnecessary donation preparations, which, however, need external validation in a prospective cohort.Copyright © 2022 Wolters Kluwer Health, Inc. All rights reserved.","container-title":"Transplantation","DOI":"10.1097/TP.0000000000004106","issue":"(Kotsopoulos) Department of Intensive Care, Elisabeth TweeSteden Hospital, Tilburg, the Netherlands. Department of Intensive Care Medicine, Radboud University Medical Center, Nijmegen, the Netherlands. Department of Critical Care, University of Groningen,","journalAbbreviation":"Transplantation","note":"publisher-place: United States\npublisher: NLM (Medline)","title":"Prospective Multicenter Observational Cohort Study on Time to Death in Potential Controlled Donation after Circulatory Death Donors-Development and External Validation of Prediction Models: The DCD III Study","author":[{"literal":"Kotsopoulos A."},{"literal":"Vos P."},{"literal":"Witjes M."},{"literal":"Volbeda M."},{"literal":"Franke H."},{"literal":"Epker J."},{"literal":"Sonneveld H."},{"literal":"Simons K."},{"literal":"Bronkhorst E."},{"literal":"Mullers R."},{"literal":"Jansen N."},{"literal":"van der Hoeven H."},{"literal":"Abdo W.F."}],"issued":{"date-parts":[["2022"]]}}}],"schema":"https://github.com/citation-style-language/schema/raw/master/csl-citation.json"} </w:instrText>
      </w:r>
      <w:r w:rsidR="00EB1268">
        <w:fldChar w:fldCharType="separate"/>
      </w:r>
      <w:r w:rsidR="00EB1268" w:rsidRPr="00EB1268">
        <w:t>(19,27)</w:t>
      </w:r>
      <w:r w:rsidR="00EB1268">
        <w:fldChar w:fldCharType="end"/>
      </w:r>
      <w:r w:rsidR="00EB1268">
        <w:t>.</w:t>
      </w:r>
    </w:p>
    <w:p w14:paraId="709D740D" w14:textId="7A8CB85F" w:rsidR="00CB1831" w:rsidRDefault="00EB1268" w:rsidP="00E533C1">
      <w:r>
        <w:t xml:space="preserve">The DCD-N tool </w:t>
      </w:r>
      <w:r w:rsidR="004A375D">
        <w:t xml:space="preserve">is based on </w:t>
      </w:r>
      <w:r w:rsidR="00E377DE">
        <w:t xml:space="preserve">corneal reflex, cough reflex, motor response and oxygenation index as </w:t>
      </w:r>
      <w:r w:rsidR="004A375D">
        <w:t xml:space="preserve">identified </w:t>
      </w:r>
      <w:r w:rsidR="00CB5CF9">
        <w:t xml:space="preserve">by Yee et al. </w:t>
      </w:r>
      <w:r w:rsidR="00CB5CF9">
        <w:fldChar w:fldCharType="begin"/>
      </w:r>
      <w:r w:rsidR="00CB5CF9">
        <w:instrText xml:space="preserve"> ADDIN ZOTERO_ITEM CSL_CITATION {"citationID":"pPKspllQ","properties":{"formattedCitation":"(11)","plainCitation":"(11)","noteIndex":0},"citationItems":[{"id":33,"uris":["http://zotero.org/users/9778029/items/XSNTTYFR"],"itemData":{"id":33,"type":"article-journal","abstract":"OBJECTIVE: Improving our ability to predict the time of death after withdrawal of life-sustaining measures (WLSM) could have a significant impact on rates of organ donation after cardiac death and allocation of appropriate medical resources. We sought to determine which pre-WLSM clinical factors were associated with earlier time to death in patients with catastrophic neurologic disease., METHODS: We retrospectively analyzed all patients who underwent WLSM from 2002 to 2008 in a neurologic intensive care unit. Individuals who died within 60 minutes were compared to those who died beyond this time from the point of WLSM. Patients declared brain dead or not intubated and cases with insufficient data were excluded. Demographic, clinical, laboratory, and radiographic data were reviewed. Statistical analysis was based on multivariate logistic regression., RESULTS: A total of 149 comatose patients satisfied our inclusion criteria. A total of 75 patients had cardiac arrest in &lt;60 minutes; 57% were male and 52% were older than 66 years. Ischemic stroke (30%) and intraparenchymal hemorrhage (52%) were the most frequent diagnoses. Absent corneal (odds ratio [OR] = 4.24, 95% confidence interval [CI] 1.57-11.5, p = 0.005) and cough reflexes (OR = 4.46, 95% CI 1.93-10.3, p = 0.0005), extensor or absent motor response (OR = 2.83, 95% CI 1.01-7.91, p = 0.048), and an oxygenation index greater than 4.2 (OR = 3.36, 95% CI 1.33-8.5, p = 0.011) were associated with earlier death., CONCLUSIONS: Specific neurologic signs and respiratory measurements are associated with earlier death after withdrawal of life-sustaining measures in the neurologic intensive care unit. This subset of comatose patients with irreversible neurologic injury may be suitable for organ donation after cardiac death protocols. These attributes need validation in a prospective data set.","container-title":"Neurology","DOI":"10.1212/WNL.0b013e3181dad5f0","issue":"17","journalAbbreviation":"Neurology","note":"publisher-place: United States","page":"1380-5","title":"Factors influencing time to death after withdrawal of life support in neurocritical patients.","volume":"74","author":[{"family":"Yee","given":"A H"},{"family":"Rabinstein","given":"A A"},{"family":"Thapa","given":"P"},{"family":"Mandrekar","given":"J"},{"family":"Wijdicks","given":"E F M"}],"issued":{"date-parts":[["2010"]]}}}],"schema":"https://github.com/citation-style-language/schema/raw/master/csl-citation.json"} </w:instrText>
      </w:r>
      <w:r w:rsidR="00CB5CF9">
        <w:fldChar w:fldCharType="separate"/>
      </w:r>
      <w:r w:rsidR="00CB5CF9" w:rsidRPr="00CB5CF9">
        <w:t>(11)</w:t>
      </w:r>
      <w:r w:rsidR="00CB5CF9">
        <w:fldChar w:fldCharType="end"/>
      </w:r>
      <w:r w:rsidR="00CB5CF9">
        <w:t xml:space="preserve"> </w:t>
      </w:r>
      <w:r w:rsidR="00115921">
        <w:t>using logistic regression</w:t>
      </w:r>
      <w:r w:rsidR="00743C4E">
        <w:t>.</w:t>
      </w:r>
      <w:r w:rsidR="00115921">
        <w:t xml:space="preserve"> </w:t>
      </w:r>
      <w:r w:rsidR="00E377DE">
        <w:t xml:space="preserve">This </w:t>
      </w:r>
      <w:r w:rsidR="00115921">
        <w:t>group</w:t>
      </w:r>
      <w:r w:rsidR="00CB5CF9">
        <w:t xml:space="preserve"> </w:t>
      </w:r>
      <w:r w:rsidR="00115921">
        <w:t xml:space="preserve">later validated the model </w:t>
      </w:r>
      <w:r w:rsidR="00E377DE">
        <w:t>through</w:t>
      </w:r>
      <w:r w:rsidR="00115921">
        <w:t xml:space="preserve"> fitting </w:t>
      </w:r>
      <w:r w:rsidR="00E377DE">
        <w:t>with</w:t>
      </w:r>
      <w:r w:rsidR="00115921">
        <w:t xml:space="preserve"> a prospective cohort</w:t>
      </w:r>
      <w:r w:rsidR="00E377DE">
        <w:t xml:space="preserve"> </w:t>
      </w:r>
      <w:r w:rsidR="00E377DE">
        <w:fldChar w:fldCharType="begin"/>
      </w:r>
      <w:r w:rsidR="00E377DE">
        <w:instrText xml:space="preserve"> ADDIN ZOTERO_ITEM CSL_CITATION {"citationID":"3j40ZyWB","properties":{"formattedCitation":"(13)","plainCitation":"(13)","noteIndex":0},"citationItems":[{"id":25,"uris":["http://zotero.org/users/9778029/items/9M84RZWT"],"itemData":{"id":25,"type":"article-journal","abstract":"BACKGROUND: Successful donation of organs after cardiac death (DCD) requires identification of patients who will die within 60 min of withdrawal of life-sustaining treatment (WLST). We aimed to validate a straightforward model to predict the likelihood of death within 60 min of WLST in patients with irreversible brain injury., METHODS: In this multicentre, observational study, we prospectively enrolled consecutive comatose patients with irreversible brain injury undergoing WLST at six medical centres in the USA and the Netherlands. We assessed four clinical characteristics (corneal reflex, cough reflex, best motor response, and oxygenation index) as predictor variables, which were selected on the basis of previous findings. We excluded patients who had brain death or were not intubated. The primary endpoint was death within 60 min of WLST. We used univariate and multivariable logistic regression analyses to assess associations with predictor variables. Points attributed to each variable were summed to create a predictive score for cardiac death in patients in neurocritical state (the DCD-N score). We assessed performance of the score using area under the curve analysis., FINDINGS: We included 178 patients, 82 (46%) of whom died within 60 min of WLST. Absent corneal reflexes (odds ratio [OR] 2.67, 95% CI 1.19-6.01; p=0.0173; 1 point), absent cough reflex (4.16, 1.79-9.70; p=0.0009; 2 points), extensor or absent motor responses (2.99, 1.22-7.34; p=0.0168; 1 point), and an oxygenation index score of more than 3.0 (2.31, 1.10-4.88; p=0.0276; 1 point) were predictive of death within 60 min of WLST. 59 of 82 patients who died within 60 min of WLST had DCD-N scores of 3 or more (72% sensitivity), and 75 of 96 of those who did not die within this interval had scores of 0-2 (78% specificity); taking into account the prevalence of death within 60 min in this population, a score of 3 or more was translated into a 74% chance of death within 60 min (positive predictive value) and a score of 0-2 translated into a 77% chance of survival beyond 60 min (negative predictive value)., INTERPRETATION: The DCD-N score can be used to predict potential candidates for DCD in patients with non-survivable brain injury. However, this score needs to be tested specifically in a cohort of potential donors participating in DCD protocols., FUNDING: None. Copyright © 2012 Elsevier Ltd. All rights reserved.","container-title":"The Lancet. Neurology","DOI":"10.1016/S1474-4422(12)70060-1","issue":"5","journalAbbreviation":"The Lancet. Neurology","note":"publisher-place: England","page":"414-9","title":"Prediction of potential for organ donation after cardiac death in patients in neurocritical state: a prospective observational study.","volume":"11","author":[{"family":"Rabinstein","given":"Alejandro A"},{"family":"Yee","given":"Alan H"},{"family":"Mandrekar","given":"Jay"},{"family":"Fugate","given":"Jennifer E"},{"family":"Groot","given":"Yorick J","non-dropping-particle":"de"},{"family":"Kompanje","given":"Erwin J O"},{"family":"Shutter","given":"Lori A"},{"family":"Freeman","given":"W David"},{"family":"Rubin","given":"Michael A"},{"family":"Wijdicks","given":"Eelco F M"}],"issued":{"date-parts":[["2012"]]}}}],"schema":"https://github.com/citation-style-language/schema/raw/master/csl-citation.json"} </w:instrText>
      </w:r>
      <w:r w:rsidR="00E377DE">
        <w:fldChar w:fldCharType="separate"/>
      </w:r>
      <w:r w:rsidR="00E377DE" w:rsidRPr="00E377DE">
        <w:t>(13)</w:t>
      </w:r>
      <w:r w:rsidR="00E377DE">
        <w:fldChar w:fldCharType="end"/>
      </w:r>
      <w:r w:rsidR="00E377DE">
        <w:t xml:space="preserve"> finding </w:t>
      </w:r>
      <w:r w:rsidR="00115921">
        <w:t>a sensitivity of 0.81 and 0.73. Three articles externally validate</w:t>
      </w:r>
      <w:r w:rsidR="00E377DE">
        <w:t>d</w:t>
      </w:r>
      <w:r w:rsidR="00115921">
        <w:t xml:space="preserve"> this model </w:t>
      </w:r>
      <w:r w:rsidR="00E377DE">
        <w:t xml:space="preserve">giving AUCs of 0.75 </w:t>
      </w:r>
      <w:r w:rsidR="00E377DE">
        <w:fldChar w:fldCharType="begin"/>
      </w:r>
      <w:r w:rsidR="00E377DE">
        <w:instrText xml:space="preserve"> ADDIN ZOTERO_ITEM CSL_CITATION {"citationID":"ZVm1iEyG","properties":{"formattedCitation":"(22)","plainCitation":"(22)","noteIndex":0},"citationItems":[{"id":29,"uris":["http://zotero.org/users/9778029/items/PNXZEXCQ"],"itemData":{"id":29,"type":"article-journal","abstract":"OBJECTIVE: The ability to predict the time of death after withdrawal of life support is of specific interest for organ donation after cardiac death. We aimed to externally validate a previously developed model to predict the probability of death within the time constraint of 60 mins after withdrawal of life-sustaining measures., DESIGN: The probability to die within 60 mins for each patient in this validation sample was calculated based on the model developed by Yee et al, which includes four variables (absent corneal reflex, absent cough reflex, extensor or absent motor response, and an oxygenation index &gt;4.2). Analyses included logistic regression modeling with bootstrapping to adjust for overoptimism. Performance was assessed by calibration (agreement between observed and predicted outcomes) and discrimination (distinction of those patients who die within 60 mins from those who do not, expressed by the area under the receiver operating characteristic curve)., SETTING: Mixed intensive care unit in The Netherlands., PATIENTS: We analyzed data from 152 patients who died as a result of a neurologic condition between 2007 and 2009., INTERVENTIONS: None., MEASUREMENTS AND MAIN RESULTS: A total of 82 patients had sufficient data. Fifty (61%) died within 60 mins. Univariable and multivariable odds ratios of the predictors were very similar between the development and validation sample. The prediction model showed good discrimination with an area under the receiver operating characteristic curve of 0.75 (95% confidence interval [CI] 0.63-0.87) but calibration was modest. The mean predicted probability was 80%, overestimating the 61% overall observed risk of death within 60 mins. Modeling oxygenation index as a linear term led to an improved version of the Mayo NICU model. (area under the receiver operating characteristic curve [95% CI] = 0.774 [0.69-0.90], bootstrap-validated area under the receiver operating characteristic curve [95% CI] = 0.74 [0.66-0.87])., CONCLUSIONS: The model discriminated well between patients who died within 60 mins after withdrawal of life support and those who did not. Further prospective validation is needed.","container-title":"Critical care medicine","DOI":"10.1097/CCM.0b013e31822f0633","issue":"1","journalAbbreviation":"Critical care medicine","note":"publisher-place: United States","page":"233-8","title":"External validation of a prognostic model predicting time of death after withdrawal of life support in neurocritical patients.","volume":"40","author":[{"family":"Groot","given":"Yorick J","non-dropping-particle":"de"},{"family":"Lingsma","given":"Hester F"},{"family":"Bakker","given":"Jan"},{"family":"Gommers","given":"Diederik A"},{"family":"Steyerberg","given":"Ewout"},{"family":"Kompanje","given":"Erwin J O"}],"issued":{"date-parts":[["2012"]]}}}],"schema":"https://github.com/citation-style-language/schema/raw/master/csl-citation.json"} </w:instrText>
      </w:r>
      <w:r w:rsidR="00E377DE">
        <w:fldChar w:fldCharType="separate"/>
      </w:r>
      <w:r w:rsidR="00E377DE" w:rsidRPr="00E377DE">
        <w:t>(22)</w:t>
      </w:r>
      <w:r w:rsidR="00E377DE">
        <w:fldChar w:fldCharType="end"/>
      </w:r>
      <w:r w:rsidR="00E377DE">
        <w:t xml:space="preserve">, 0.69 </w:t>
      </w:r>
      <w:r w:rsidR="00E377DE">
        <w:fldChar w:fldCharType="begin"/>
      </w:r>
      <w:r w:rsidR="00E377DE">
        <w:instrText xml:space="preserve"> ADDIN ZOTERO_ITEM CSL_CITATION {"citationID":"sagQgtpc","properties":{"formattedCitation":"(23)","plainCitation":"(23)","noteIndex":0},"citationItems":[{"id":9,"uris":["http://zotero.org/users/9778029/items/DT6KTM24"],"itemData":{"id":9,"type":"article-journal","abstract":"BACKGROUND: The success or failure of donation after circulatory death depends largely on the functional warm ischemia time, which is closely related to the duration between withdrawal of life-sustaining treatment and circulatory arrest. However, a reliable predictive model for the duration is absent. We aimed to compare the performance of the Chinese Donation after Circulatory Death Nomogram (C-DCD-Nomogram) and 3 other tools in a cohort of potential donors., METHODS: In this prospective, multicenter, observational study, data were obtained from 219 consecutive neurocritical patients in China. The patients were followed until circulatory death after withdrawal of life-sustaining treatment., RESULTS: The C-DCD-Nomogram performed well in predicting patient death within 30, 60, 120 and 240 minutes after withdrawal of life-sustaining treatment with c-statistics of 0.87, 0.88, 0.86 and 0.95, respectively. The DCD-N score was a poor predictor of death within 30, 60 and 240 minutes, with c-statistics of 0.63, 0.69 and 0.59, respectively, although it was able to predict patient death within 120 minutes, with a c-statistic of 0.73. Neither the University of Wisconsin DCD evaluation tool (UWDCD) nor the United Network for Organ Sharing (UNOS) criteria was able to predict patient death within 30, 60, 120 and 240 minutes after withdrawal of life-sustaining treatment (UWDCD tool: 0.48, 0.45, 0.49 and 0.57; UNOS criteria: 0.50, 0.53, 0.51 and 0.63)., CONCLUSION: The C-DCD-Nomogram is superior to the other 3 tools for predicting death within a limited duration after withdrawal of life-sustaining treatment in Chinese neurocritical patients. Thus, it appears to be a reliable tool identifying potential donors after circulatory death. Copyright © 2018. Published by Elsevier Inc.","container-title":"The Journal of heart and lung transplantation : the official publication of the International Society for Heart Transplantation","DOI":"10.1016/j.healun.2017.09.015","issue":"3","journalAbbreviation":"The Journal of heart and lung transplantation : the official publication of the International Society for Heart Transplantation","note":"publisher-place: United States","page":"358-364","title":"Prediction of potential for organ donation after circulatory death in neurocritical patients.","volume":"37","author":[{"family":"Xu","given":"Guixing"},{"family":"Guo","given":"Zhiyong"},{"family":"Liang","given":"Wenhua"},{"family":"Xin","given":"Erye"},{"family":"Liu","given":"Bin"},{"family":"Xu","given":"Ye"},{"family":"Luan","given":"Zhongqin"},{"family":"Schroder","given":"Paul Michael"},{"family":"Manyalich","given":"Marti"},{"family":"Ko","given":"Dicken Shiu-Chung"},{"family":"He","given":"Xiaoshun"}],"issued":{"date-parts":[["2018"]]}}}],"schema":"https://github.com/citation-style-language/schema/raw/master/csl-citation.json"} </w:instrText>
      </w:r>
      <w:r w:rsidR="00E377DE">
        <w:fldChar w:fldCharType="separate"/>
      </w:r>
      <w:r w:rsidR="00E377DE" w:rsidRPr="00E377DE">
        <w:t>(23)</w:t>
      </w:r>
      <w:r w:rsidR="00E377DE">
        <w:fldChar w:fldCharType="end"/>
      </w:r>
      <w:r w:rsidR="00E377DE">
        <w:t xml:space="preserve"> and 0.77 </w:t>
      </w:r>
      <w:r w:rsidR="00E377DE">
        <w:fldChar w:fldCharType="begin"/>
      </w:r>
      <w:r w:rsidR="00E377DE">
        <w:instrText xml:space="preserve"> ADDIN ZOTERO_ITEM CSL_CITATION {"citationID":"WF1qXziS","properties":{"formattedCitation":"(25)","plainCitation":"(25)","noteIndex":0},"citationItems":[{"id":4,"uris":["http://zotero.org/users/9778029/items/ZKIZKPFM"],"itemData":{"id":4,"type":"article-journal","abstract":"BACKGROUND: Donation after circulatory death (DCD) is a procedure in which after planned withdrawal of life-sustaining treatment (WLST), the dying process is monitored. A DCD procedure can only be continued if the potential organ donor dies shortly after WLST. This study performed an external validation of 2 existing prediction models to identify potentially DCD candidates, using one of the largest cohorts., METHODS: This multicenter retrospective study analyzed all patients eligible for DCD donation from 2010 to 2015. The first model (DCD-N score) assigned points for absence of neurological reflexes and oxygenation index. The second model, a linear prediction model (LPDCD), yielded the probability of death within 60 min. This study determined discrimination (c-statistic) and calibration (Hosmer and Lemeshow test) for both models., RESULTS: This study included 394 patients, 283 (72%) died within 60 min after WLST. The DCD-N score had a c-statistic of 0.77 (95% confidence intervals, 0.71-0.83) and the LPDCD model 0.75 (95% confidence intervals, 0.68-0.81). Calibration of the LPDCD 60-min model proved to be poor (Hosmer and Lemeshow test, P &lt; 0.001)., CONCLUSIONS: The DCD-N score and the LPDCD model showed good discrimination but poor calibration for predicting the probability of death within 60 min. Construction of a new prediction model on a large data set is needed to obtain better calibration. Copyright © 2020 The Author(s). Published by Wolters Kluwer Health, Inc.","container-title":"Transplantation","DOI":"10.1097/TP.0000000000003430","issue":"6","journalAbbreviation":"Transplantation","note":"publisher-place: United States","page":"1311-1316","title":"External Validation of the DCD-N Score and a Linear Prediction Model to Identify Potential Candidates for Organ Donation After Circulatory Death: A Nationwide Multicenter Cohort Study.","volume":"105","author":[{"family":"Nijhoff","given":"Maaike F"},{"family":"Pol","given":"Robert A"},{"family":"Volbeda","given":"Meint"},{"family":"Kotsopoulos","given":"Angela M M"},{"family":"Sonneveld","given":"Johan P C"},{"family":"Otterspoor","given":"Luuk"},{"family":"Abdo","given":"Wilson F"},{"family":"Silderhuis","given":"Vera M"},{"family":"El Moumni","given":"Mostafa"},{"family":"Moers","given":"Cyril"}],"issued":{"date-parts":[["2021"]]}}}],"schema":"https://github.com/citation-style-language/schema/raw/master/csl-citation.json"} </w:instrText>
      </w:r>
      <w:r w:rsidR="00E377DE">
        <w:fldChar w:fldCharType="separate"/>
      </w:r>
      <w:r w:rsidR="00E377DE" w:rsidRPr="00E377DE">
        <w:t>(25)</w:t>
      </w:r>
      <w:r w:rsidR="00E377DE">
        <w:fldChar w:fldCharType="end"/>
      </w:r>
      <w:r w:rsidR="00E377DE">
        <w:t xml:space="preserve">. In addition to externally validating the model de Groot et al.  also propose a modified model using a continuous oxygen index which was externally validated </w:t>
      </w:r>
      <w:r w:rsidR="00CB1831">
        <w:t xml:space="preserve">across </w:t>
      </w:r>
      <w:r w:rsidR="007A34EE">
        <w:t>4</w:t>
      </w:r>
      <w:r w:rsidR="00CB1831">
        <w:t xml:space="preserve"> cohorts giving AUCs of </w:t>
      </w:r>
      <w:r w:rsidR="007A34EE">
        <w:t xml:space="preserve">0.75, </w:t>
      </w:r>
      <w:r w:rsidR="00CB1831">
        <w:t xml:space="preserve">0.86, 0.74, 0.86 </w:t>
      </w:r>
      <w:r w:rsidR="00CB1831">
        <w:fldChar w:fldCharType="begin"/>
      </w:r>
      <w:r w:rsidR="007A34EE">
        <w:instrText xml:space="preserve"> ADDIN ZOTERO_ITEM CSL_CITATION {"citationID":"X3rk57WW","properties":{"formattedCitation":"(19,25,27)","plainCitation":"(19,25,27)","noteIndex":0},"citationItems":[{"id":10,"uris":["http://zotero.org/users/9778029/items/TNFWPB8D"],"itemData":{"id":10,"type":"article-journal","abstract":"Predicting time to death in controlled donation after circulatory death (cDCD) donors following withdrawal of life-sustaining treatment (WLST) is important but poses a major challenge. The aim of this study is to determine factors predicting time to circulatory death within 60 minutes after WSLT and validate previously developed prediction models. In a single-center retrospective study, we used the data of 92 potential cDCD donors. Multivariable regression analysis demonstrated that absent cough-, corneal reflex, lower morphine dosage, and midazolam use were significantly associated with death within 60 minutes (area under the curve [AUC] 0.89; 95% confidenence interval [CI] 0.87-0.91). External validation of the logistic regression models of de Groot et al (AUC 0.86; 95% CI 0.77-0.95), Wind et al (AUC 0.62; 95% CI 0.49-0.76), Davila et al (AUC 0.80; 95% CI 0.708-0.901) and the Cox regression model by Suntharalingam et al (Harrell's c-index 0.63), exhibited good discrimination and could fairly identify which patients died within 60 minutes. Previous prediction models did not incorporate the process of WLST. We believe that future studies should also include the process of WLST as an important predictor. Copyright © 2017 The American Society of Transplantation and the American Society of Transplant Surgeons.","container-title":"American journal of transplantation : official journal of the American Society of Transplantation and the American Society of Transplant Surgeons","DOI":"10.1111/ajt.14529","issue":"4","journalAbbreviation":"American journal of transplantation : official journal of the American Society of Transplantation and the American Society of Transplant Surgeons","note":"publisher-place: United States","page":"890-896","title":"External validation of prediction models for time to death in potential donors after circulatory death.","volume":"18","author":[{"family":"Kotsopoulos","given":"A M M"},{"family":"Boing-Messing","given":"F"},{"family":"Jansen","given":"N E"},{"family":"Vos","given":"P"},{"family":"Abdo","given":"W F"}],"issued":{"date-parts":[["2018"]]}}},{"id":4,"uris":["http://zotero.org/users/9778029/items/ZKIZKPFM"],"itemData":{"id":4,"type":"article-journal","abstract":"BACKGROUND: Donation after circulatory death (DCD) is a procedure in which after planned withdrawal of life-sustaining treatment (WLST), the dying process is monitored. A DCD procedure can only be continued if the potential organ donor dies shortly after WLST. This study performed an external validation of 2 existing prediction models to identify potentially DCD candidates, using one of the largest cohorts., METHODS: This multicenter retrospective study analyzed all patients eligible for DCD donation from 2010 to 2015. The first model (DCD-N score) assigned points for absence of neurological reflexes and oxygenation index. The second model, a linear prediction model (LPDCD), yielded the probability of death within 60 min. This study determined discrimination (c-statistic) and calibration (Hosmer and Lemeshow test) for both models., RESULTS: This study included 394 patients, 283 (72%) died within 60 min after WLST. The DCD-N score had a c-statistic of 0.77 (95% confidence intervals, 0.71-0.83) and the LPDCD model 0.75 (95% confidence intervals, 0.68-0.81). Calibration of the LPDCD 60-min model proved to be poor (Hosmer and Lemeshow test, P &lt; 0.001)., CONCLUSIONS: The DCD-N score and the LPDCD model showed good discrimination but poor calibration for predicting the probability of death within 60 min. Construction of a new prediction model on a large data set is needed to obtain better calibration. Copyright © 2020 The Author(s). Published by Wolters Kluwer Health, Inc.","container-title":"Transplantation","DOI":"10.1097/TP.0000000000003430","issue":"6","journalAbbreviation":"Transplantation","note":"publisher-place: United States","page":"1311-1316","title":"External Validation of the DCD-N Score and a Linear Prediction Model to Identify Potential Candidates for Organ Donation After Circulatory Death: A Nationwide Multicenter Cohort Study.","volume":"105","author":[{"family":"Nijhoff","given":"Maaike F"},{"family":"Pol","given":"Robert A"},{"family":"Volbeda","given":"Meint"},{"family":"Kotsopoulos","given":"Angela M M"},{"family":"Sonneveld","given":"Johan P C"},{"family":"Otterspoor","given":"Luuk"},{"family":"Abdo","given":"Wilson F"},{"family":"Silderhuis","given":"Vera M"},{"family":"El Moumni","given":"Mostafa"},{"family":"Moers","given":"Cyril"}],"issued":{"date-parts":[["2021"]]}}},{"id":41,"uris":["http://zotero.org/users/9778029/items/CCS6Z4LU"],"itemData":{"id":41,"type":"article-journal","abstract":"BACKGROUND: Acceptance of organs from controlled donation after circulatory death (cDCD) donors depends on the time to circulatory death. Here we aimed to develop and externally validate prediction models for circulatory death within 1 or 2 h after withdrawal of life-sustaining treatment. METHOD(S): In a multicenter, observational, prospective cohort study, we enrolled 409 potential cDCD donors. For model development, we applied the least absolute shrinkage and selection operator (LASSO) regression and machine learning-artificial intelligence analyses. Our LASSO models were validated using a previously published cDCD cohort. Additionally, we validated 3 existing prediction models using our data set. RESULT(S): For death within 1 and 2 h, the area under the curves (AUCs) of the LASSO models were 0.77 and 0.79, respectively, whereas for the artificial intelligence models, these were 0.79 and 0.81, respectively. We were able to identify 4% to 16% of the patients who would not die within these time frames with 100% accuracy. External validation showed that the discrimination of our models was good (AUCs 0.80 and 0.82, respectively), but they were not able to identify a subgroup with certain death after 1 to 2 h. Using our cohort to validate 3 previously published models showed AUCs ranging between 0.63 and 0.74. Calibration demonstrated that the models over- and underestimated the predicted probability of death. CONCLUSION(S): Our models showed a reasonable ability to predict circulatory death. External validation of our and 3 existing models illustrated that their predictive ability remained relatively stable. We accurately predicted a subset of patients who died after 1 to 2 h, preventing starting unnecessary donation preparations, which, however, need external validation in a prospective cohort.Copyright © 2022 Wolters Kluwer Health, Inc. All rights reserved.","container-title":"Transplantation","DOI":"10.1097/TP.0000000000004106","issue":"(Kotsopoulos) Department of Intensive Care, Elisabeth TweeSteden Hospital, Tilburg, the Netherlands. Department of Intensive Care Medicine, Radboud University Medical Center, Nijmegen, the Netherlands. Department of Critical Care, University of Groningen,","journalAbbreviation":"Transplantation","note":"publisher-place: United States\npublisher: NLM (Medline)","title":"Prospective Multicenter Observational Cohort Study on Time to Death in Potential Controlled Donation after Circulatory Death Donors-Development and External Validation of Prediction Models: The DCD III Study","author":[{"literal":"Kotsopoulos A."},{"literal":"Vos P."},{"literal":"Witjes M."},{"literal":"Volbeda M."},{"literal":"Franke H."},{"literal":"Epker J."},{"literal":"Sonneveld H."},{"literal":"Simons K."},{"literal":"Bronkhorst E."},{"literal":"Mullers R."},{"literal":"Jansen N."},{"literal":"van der Hoeven H."},{"literal":"Abdo W.F."}],"issued":{"date-parts":[["2022"]]}}}],"schema":"https://github.com/citation-style-language/schema/raw/master/csl-citation.json"} </w:instrText>
      </w:r>
      <w:r w:rsidR="00CB1831">
        <w:fldChar w:fldCharType="separate"/>
      </w:r>
      <w:r w:rsidR="007A34EE" w:rsidRPr="007A34EE">
        <w:t>(19,25,27)</w:t>
      </w:r>
      <w:r w:rsidR="00CB1831">
        <w:fldChar w:fldCharType="end"/>
      </w:r>
      <w:r w:rsidR="00CB1831">
        <w:t>.</w:t>
      </w:r>
    </w:p>
    <w:p w14:paraId="22EE755B" w14:textId="0389FC71" w:rsidR="00CB1831" w:rsidRDefault="00CB1831" w:rsidP="00E533C1">
      <w:r>
        <w:t xml:space="preserve">Wind et al. </w:t>
      </w:r>
      <w:r>
        <w:fldChar w:fldCharType="begin"/>
      </w:r>
      <w:r>
        <w:instrText xml:space="preserve"> ADDIN ZOTERO_ITEM CSL_CITATION {"citationID":"ilr4T80d","properties":{"formattedCitation":"(17)","plainCitation":"(17)","noteIndex":0},"citationItems":[{"id":28,"uris":["http://zotero.org/users/9778029/items/UY2Z6TPV"],"itemData":{"id":28,"type":"article-journal","abstract":"OBJECTIVE: Organ donation after cardiac death increases the number of donor organs. In controlled donation after cardiac death donors, the period between withdrawal of life-sustaining treatment and cardiac arrest is one of the parameters used to assess whether organs are suitable for transplantation. The objective of this study was to identify donation after cardiac death donor characteristics that affect the interval between withdrawal of life-sustaining treatment and cardiac death., DESIGN: Prospective multicenter study of observational data., PATIENTS: All potential donation after cardiac death donors in The Netherlands between May 2007 and June 2009 were identified., INTERVENTIONS: None., MEASUREMENTS AND MAIN RESULTS: Of the 242 potential donation after cardiac death donors, 211 entered analysis, 76% of them died within 60 mins, and 83% died within 120 mins after withdrawal of life-sustaining treatment. The median time to death was 20 mins (range 1 min to 3.8 days). Controlled mechanical ventilation, use of norepinephrine, absence of reflexes, neurologic deficit as cause of death, and absence of cardiovascular comorbidity were associated with death within 60 and 120 mins. The use of analgesics, sedatives, or extubation did not significantly influence the moment of death. In the multivariable logistic regression analysis, controlled mechanical ventilation remained a risk factor for death within 60 mins, and norepinephrine administration and absence of cardiovascular comorbidity remained risk factors for death within 120 mins. The clinical judgment of the intensivist predicted death within 60 and 120 mins with a sensitivity of 73% and 89%, respectively, and a specificity of 56% and 25%, respectively., CONCLUSION: Despite the identification of risk factors for early death and the additional value of the clinical judgment by the intensivist, it is not possible to reliably identify potential donation after cardiac death donors who will die within 1 or 2 hrs after life-sustaining treatment has been withdrawn. Consequently, a donation procedure should be initiated in every potential donor.","container-title":"Critical care medicine","DOI":"10.1097/CCM.0b013e318232e2e7","issue":"3","journalAbbreviation":"Critical care medicine","note":"publisher-place: United States","page":"766-9","title":"Prediction of time of death after withdrawal of life-sustaining treatment in potential donors after cardiac death*.","volume":"40","author":[{"family":"Wind","given":"Jentina"},{"family":"Snoeijs","given":"Maarten G J"},{"family":"Brugman","given":"Cees A"},{"family":"Vervelde","given":"Janneke"},{"family":"Zwaveling","given":"Janharm"},{"family":"Mook","given":"Walther N","non-dropping-particle":"van"},{"family":"Heurn","given":"Ernest L","non-dropping-particle":"van"}],"issued":{"date-parts":[["2012"]]}}}],"schema":"https://github.com/citation-style-language/schema/raw/master/csl-citation.json"} </w:instrText>
      </w:r>
      <w:r>
        <w:fldChar w:fldCharType="separate"/>
      </w:r>
      <w:r w:rsidRPr="00CB1831">
        <w:t>(17)</w:t>
      </w:r>
      <w:r>
        <w:fldChar w:fldCharType="end"/>
      </w:r>
      <w:r>
        <w:t xml:space="preserve"> used logistic regression to develop a model that used the binarized presence of: controlled mode ventilation, </w:t>
      </w:r>
      <w:proofErr w:type="spellStart"/>
      <w:r>
        <w:t>norephinephrine</w:t>
      </w:r>
      <w:proofErr w:type="spellEnd"/>
      <w:r>
        <w:t xml:space="preserve"> use, cardiovascular co-morbidity, brainstem reflex</w:t>
      </w:r>
      <w:r w:rsidR="007A34EE">
        <w:t xml:space="preserve">es and neurologic deficit. This achieved an AUC of 0.73 within the derivation cohort which fell to 0.62 in a </w:t>
      </w:r>
      <w:r w:rsidR="00743C4E">
        <w:t>subsequent</w:t>
      </w:r>
      <w:r w:rsidR="007A34EE">
        <w:t xml:space="preserve"> external validation </w:t>
      </w:r>
      <w:r w:rsidR="007A34EE">
        <w:fldChar w:fldCharType="begin"/>
      </w:r>
      <w:r w:rsidR="007A34EE">
        <w:instrText xml:space="preserve"> ADDIN ZOTERO_ITEM CSL_CITATION {"citationID":"uGlj2xTI","properties":{"formattedCitation":"(19)","plainCitation":"(19)","noteIndex":0},"citationItems":[{"id":10,"uris":["http://zotero.org/users/9778029/items/TNFWPB8D"],"itemData":{"id":10,"type":"article-journal","abstract":"Predicting time to death in controlled donation after circulatory death (cDCD) donors following withdrawal of life-sustaining treatment (WLST) is important but poses a major challenge. The aim of this study is to determine factors predicting time to circulatory death within 60 minutes after WSLT and validate previously developed prediction models. In a single-center retrospective study, we used the data of 92 potential cDCD donors. Multivariable regression analysis demonstrated that absent cough-, corneal reflex, lower morphine dosage, and midazolam use were significantly associated with death within 60 minutes (area under the curve [AUC] 0.89; 95% confidenence interval [CI] 0.87-0.91). External validation of the logistic regression models of de Groot et al (AUC 0.86; 95% CI 0.77-0.95), Wind et al (AUC 0.62; 95% CI 0.49-0.76), Davila et al (AUC 0.80; 95% CI 0.708-0.901) and the Cox regression model by Suntharalingam et al (Harrell's c-index 0.63), exhibited good discrimination and could fairly identify which patients died within 60 minutes. Previous prediction models did not incorporate the process of WLST. We believe that future studies should also include the process of WLST as an important predictor. Copyright © 2017 The American Society of Transplantation and the American Society of Transplant Surgeons.","container-title":"American journal of transplantation : official journal of the American Society of Transplantation and the American Society of Transplant Surgeons","DOI":"10.1111/ajt.14529","issue":"4","journalAbbreviation":"American journal of transplantation : official journal of the American Society of Transplantation and the American Society of Transplant Surgeons","note":"publisher-place: United States","page":"890-896","title":"External validation of prediction models for time to death in potential donors after circulatory death.","volume":"18","author":[{"family":"Kotsopoulos","given":"A M M"},{"family":"Boing-Messing","given":"F"},{"family":"Jansen","given":"N E"},{"family":"Vos","given":"P"},{"family":"Abdo","given":"W F"}],"issued":{"date-parts":[["2018"]]}}}],"schema":"https://github.com/citation-style-language/schema/raw/master/csl-citation.json"} </w:instrText>
      </w:r>
      <w:r w:rsidR="007A34EE">
        <w:fldChar w:fldCharType="separate"/>
      </w:r>
      <w:r w:rsidR="007A34EE" w:rsidRPr="007A34EE">
        <w:t>(19)</w:t>
      </w:r>
      <w:r w:rsidR="007A34EE">
        <w:fldChar w:fldCharType="end"/>
      </w:r>
      <w:r w:rsidR="007A34EE">
        <w:t>.</w:t>
      </w:r>
    </w:p>
    <w:p w14:paraId="5FA62C21" w14:textId="63EF34F1" w:rsidR="00743C4E" w:rsidRDefault="00743C4E" w:rsidP="00E533C1">
      <w:proofErr w:type="spellStart"/>
      <w:r>
        <w:t>Brieva</w:t>
      </w:r>
      <w:proofErr w:type="spellEnd"/>
      <w:r>
        <w:t xml:space="preserve"> et al. developed models in a general population </w:t>
      </w:r>
      <w:r>
        <w:fldChar w:fldCharType="begin"/>
      </w:r>
      <w:r>
        <w:instrText xml:space="preserve"> ADDIN ZOTERO_ITEM CSL_CITATION {"citationID":"aPpyTvRa","properties":{"formattedCitation":"(8)","plainCitation":"(8)","noteIndex":0},"citationItems":[{"id":22,"uris":["http://zotero.org/users/9778029/items/88LA5W2C"],"itemData":{"id":22,"type":"article-journal","abstract":"OBJECTIVES: Half of all ICU patients die within 60 minutes of withdrawal of cardiorespiratory support. Prediction of which patients die before and after 60 minutes would allow changes in service organization to improve patient palliation, family grieving, and allocation of ICU beds. This study tested various predictors of death within 60 minutes and explored which clinical variables ICU specialists used to make their prediction., DESIGN AND SETTINGS: Prospective longitudinal cohort design (n = 765) of consecutive adult patients having withdrawal of cardiorespiratory support, in 28 ICUs in Australia. Primary outcome was death within 60 minutes following withdrawal of cardiorespiratory support. A random split-half method was used to make two independent samples for development and testing of the predictive indices. The secondary outcome was ICU Specialist prediction of death within 60 minutes., MEASUREMENTS AND MAIN RESULTS: Death within 60 minutes of withdrawal of cardiorespiratory support occurred in 377 (49.3%). ICU specialist opinion was the best individual predictor, with an unadjusted odds ratio of 15.42 (95% CI, 9.33-25.49) and an adjusted odds ratio of 8.44 (4.30-16.58). A predictive index incorporating the ICU specialist opinion and clinical variables had an area under the curve of 0.89 (0.86-0.92) and 0.84 (0.80-0.88) in the development and test sets, respectively; and a second index using only clinical variables had an area under the curve of 0.86 (0.82-0.89) and 0.78 (0.73-0.83). The ICU specialist prediction of death within 60 minutes was independently associated with five clinical variables: pH, Glasgow Coma Scale, spontaneous respiratory rate, positive end-expiratory pressure, and systolic blood pressure., CONCLUSION: ICU specialist opinion is probably the current clinical standard for predicting death within 60 minutes of withdrawal of cardiorespiratory support. This approach is supported by this study, although predictive indices restricted to clinical variables are only marginally inferior. Either approach has a clinically useful level of prediction that would allow ICU service organization to be modified to improve care for patients and families and use ICU beds more efficiently.","container-title":"Critical care medicine","DOI":"10.1097/CCM.0b013e3182987f38","issue":"12","journalAbbreviation":"Critical care medicine","note":"publisher-place: United States","page":"2677-87","title":"Prediction of death in less than 60 minutes following withdrawal of cardiorespiratory support in ICUs.","volume":"41","author":[{"family":"Brieva","given":"Jorge"},{"family":"Coleman","given":"Nicole"},{"family":"Lacey","given":"Jeanette"},{"family":"Harrigan","given":"Peter"},{"family":"Lewin","given":"Terry J"},{"family":"Carter","given":"Gregory L"}],"issued":{"date-parts":[["2013"]]}}}],"schema":"https://github.com/citation-style-language/schema/raw/master/csl-citation.json"} </w:instrText>
      </w:r>
      <w:r>
        <w:fldChar w:fldCharType="separate"/>
      </w:r>
      <w:r w:rsidRPr="00743C4E">
        <w:t>(8)</w:t>
      </w:r>
      <w:r>
        <w:fldChar w:fldCharType="end"/>
      </w:r>
      <w:r>
        <w:t xml:space="preserve"> and later in a DCD subset of this population </w:t>
      </w:r>
      <w:r>
        <w:fldChar w:fldCharType="begin"/>
      </w:r>
      <w:r>
        <w:instrText xml:space="preserve"> ADDIN ZOTERO_ITEM CSL_CITATION {"citationID":"jEyEmFfe","properties":{"formattedCitation":"(28)","plainCitation":"(28)","noteIndex":0},"citationItems":[{"id":19,"uris":["http://zotero.org/users/9778029/items/HFD8JAGI"],"itemData":{"id":19,"type":"article-journal","abstract":"BACKGROUND: Given the stable number of potential organ donors after brain death, donors after circulatory death have been an increasing source of organs procured for transplant. Among the most important considerations for donation after circulatory death (DCD) is the prediction that death will occur within a reasonable period of time after the withdrawal of cardiorespiratory support (WCRS). Accurate prediction of time to death is necessary for the procurement process. We aimed to develop simple predictive rules for death in less than 60 min and test the accuracy of these rules in a pool of potential DCD donors., METHODS: A multicenter prospective longitudinal cohort design of DCD eligible patients (n=318), with the primary binary outcome being death in less than 60 min after withdrawal of cardiorespiratory support conducted in 28 accredited intensive care units (ICUs) in Australia. We used a random split-half method to produce two samples, first to develop the predictive classification rules and then to estimate accuracy in an independent sample., RESULTS: The best classification model used only three simple classification rules to produce an overall efficiency of 0.79 (0.72-0.85), sensitivity of 0.82 (0.73-0.90), and a positive predictive value of 0.80 (0.70-0.87) in the independent sample. Using only intensive care unit specialist prediction (a single classification rule) produced comparable efficiency 0.80 (0.73-0.86), sensitivity 0.87 (0.78-0.93), and positive predictive value 0.78 (0.68-0.86)., CONCLUSION: This best predictive model missed only 18% of all potential donors. A positive prediction would be incorrect on only 20% of occasions, meaning there is an acceptable level of lost opportunity costs involved in the unnecessary assembly of transplantation teams and theatres.","container-title":"Transplantation","DOI":"10.1097/TP.0000000000000186","issue":"10","journalAbbreviation":"Transplantation","note":"publisher-place: United States","page":"1112-8","title":"Prediction of death in less than 60 minutes after withdrawal of cardiorespiratory support in potential organ donors after circulatory death.","volume":"98","author":[{"family":"Brieva","given":"Jorge"},{"family":"Coleman","given":"Nicole"},{"family":"Lacey","given":"Jeanette"},{"family":"Harrigan","given":"Peter"},{"family":"Lewin","given":"Terry J"},{"family":"Carter","given":"Gregory L"}],"issued":{"date-parts":[["2014"]]}}}],"schema":"https://github.com/citation-style-language/schema/raw/master/csl-citation.json"} </w:instrText>
      </w:r>
      <w:r>
        <w:fldChar w:fldCharType="separate"/>
      </w:r>
      <w:r w:rsidRPr="00743C4E">
        <w:t>(28)</w:t>
      </w:r>
      <w:r>
        <w:fldChar w:fldCharType="end"/>
      </w:r>
      <w:r>
        <w:t xml:space="preserve">.  </w:t>
      </w:r>
      <w:proofErr w:type="gramStart"/>
      <w:r>
        <w:t>All of</w:t>
      </w:r>
      <w:proofErr w:type="gramEnd"/>
      <w:r>
        <w:t xml:space="preserve"> these models used ranges of PEEP, spontaneous respiratory rate, GCS and systolic blood pressure, with the inclusion of ICU specialist opinion used </w:t>
      </w:r>
      <w:r w:rsidR="00A752A8">
        <w:t xml:space="preserve">to define a second model in both populations. Using internal validation </w:t>
      </w:r>
      <w:proofErr w:type="gramStart"/>
      <w:r w:rsidR="00A752A8">
        <w:t>cohorts</w:t>
      </w:r>
      <w:proofErr w:type="gramEnd"/>
      <w:r w:rsidR="00A752A8">
        <w:t xml:space="preserve"> the models achieved sensitivities of 0.82 and 0.78 and specificities of 0.59 and 0.89 in the general and DCD </w:t>
      </w:r>
      <w:r w:rsidR="00A752A8">
        <w:lastRenderedPageBreak/>
        <w:t>populations respectively. The inclusion of ICU specialist opinion in these models improved performance to sensitives of 0.84 and 0.83, and specificities of 0.72 and 0.94 respectively.</w:t>
      </w:r>
    </w:p>
    <w:p w14:paraId="6ACEED5F" w14:textId="0AF34973" w:rsidR="00A752A8" w:rsidRDefault="00A752A8" w:rsidP="00E533C1">
      <w:r>
        <w:t xml:space="preserve">The C-DCD model </w:t>
      </w:r>
      <w:r w:rsidR="00ED6C95">
        <w:t>is a nomogram that was developed using cox regression analysis to identify 10 variables for inclusion (Table 3). The authors used 2 validation cohorts (external and prospective) to evaluate the model and report AUCs of</w:t>
      </w:r>
      <w:r w:rsidR="008E7057">
        <w:t xml:space="preserve"> 0.94 and 0.99. A subsequent external validation demonstrated slightly worse performance with an AUC of 0.88.</w:t>
      </w:r>
    </w:p>
    <w:p w14:paraId="32556EB6" w14:textId="031B04EB" w:rsidR="008E7057" w:rsidRDefault="008E7057" w:rsidP="00E533C1">
      <w:r>
        <w:t xml:space="preserve">The first model to incorporate time series rather than instantaneous data into a prediction model was developed by Scales et al. </w:t>
      </w:r>
      <w:r>
        <w:fldChar w:fldCharType="begin"/>
      </w:r>
      <w:r>
        <w:instrText xml:space="preserve"> ADDIN ZOTERO_ITEM CSL_CITATION {"citationID":"fOBtagIS","properties":{"formattedCitation":"(4)","plainCitation":"(4)","noteIndex":0},"citationItems":[{"id":45,"uris":["http://zotero.org/users/9778029/items/AHJWJLH2"],"itemData":{"id":45,"type":"article-journal","abstract":"Background: Organ donation after circulatory determined death (DCD) accounts for 17% of all deceased organ donors in Canada, a fraction of its theoretical potential1. Up to half of all potential DCD patients are unable to donate because they do not die within currently required time limits to minimize organ ischemic damage2. The inability to predict time to death results in additional stress for families, a reduced number of successful donors, and increased costs for the health system. The DePPaRT (Death Physiology and Prediction After Removal of Therapy) study captured vital signs waveform data from 654 patients undergoing withdrawal of life sustaining therapy (WLST) in 22 centres in Canada, the Czech Republic, and the Netherlands. As reduced vital signs variability is associated with illness4,6,7, we hypothesized that the loss of heart rate and blood pressure variability in the hour prior to WLST might be useful in predicting time to death after WLST. Objective(s): To develop a model based on vital signs waveform variability capable of predicting whether a patient will die within the timelines required for organ donation (0.5, 1, and 2 hours after WLST). Method(s): Vital signs waveform data was available prior to WLST in 567 patients. This data was processed to obtain beat-to-beat event times series from the ECG and arterial blood pressure waveforms (R peak to R peak interval (RRI), systolic, diastolic, and pulse blood pressures), using CIMVA3,4. Each series was filtered to remove arrhythmias prior to the calculation of up to 53 measures of variability, using windows of 750 beats. We excluded patients that had prolonged WLST, namely patients with additional life supporting therapies removed after 10 minutes after the first act of WLST. Patients enrolled prior to and after March 2017 were used in the derivation (210 patients) and validation (105 patients) cohorts, respectively (Figure 1). All variability features were normalized to have a mean of 0 and a standard deviation of 1. We used random survival forests9 in R to develop a predictive model. The model yielded a probability of dying within each 15-minute interval up until 24 hours after WLST for each patient (Figure 2a). Probabilities at specific times on these curves (t = 0.5, 1, and 2 hours) were used as scores to predict if a given patient would die within these times. Features were ranked based on their importance over a 10-fold cross validation of the training set. The model was retrained using only the highest ranked variables, adding one variable at a time. We used all 210 patients from the training set and the 15 features required for the AUC to plateau (Figure 2b) in a final model tested on the validation set. Result(s): The derived model employing 15 variability features achieved a median AUC of 0.77, 0.8, and 0.77 for death within 0.5, 1, or 2 hours, respectively, on the validation set (Figure 3a). Nearly 91% of the patients with the highest scores died within 2 hours of WLST (Figure 3b). On our dataset, our model outperformed one of the highest performing models in the literature5,8 (Figure 3c). Conclusion(s): For the first time, a predictive model using only heart rate and blood pressure variability data to predict time to death after WLST has been shown to achieve superior performance to models derived using clinical data5. In the future, we will combine and evaluate models incorporating both variability and additional clinical variables. (Figure Presented).","container-title":"Canadian Journal of Anesthesia","DOI":"10.1007/s12630-019-01292-0","issue":"1 Supplement","journalAbbreviation":"Canadian Journal of Anesthesia","note":"publisher-place: Netherlands\npublisher: Springer","page":"S96-S100","title":"Predicting time to death after the withdrawal of life supporting therapies using variability analysis of vital signs waveform data","volume":"66","author":[{"literal":"Scales"},{"literal":"Herry C."},{"literal":"Van Beinum A."},{"literal":"Hogue M."},{"literal":"Hornby L."},{"literal":"Dhanani S."},{"literal":"Seely A.J."}],"issued":{"date-parts":[["2019"]]}}}],"schema":"https://github.com/citation-style-language/schema/raw/master/csl-citation.json"} </w:instrText>
      </w:r>
      <w:r>
        <w:fldChar w:fldCharType="separate"/>
      </w:r>
      <w:r w:rsidRPr="008E7057">
        <w:t>(4)</w:t>
      </w:r>
      <w:r>
        <w:fldChar w:fldCharType="end"/>
      </w:r>
      <w:r>
        <w:t>. Here random survival forests used physician predictions alongside a series of variability features of blood pressure and heart rate time series. An internal validation cohort demonstrated an AUC of 0.79 using this model.</w:t>
      </w:r>
    </w:p>
    <w:p w14:paraId="40A3FB77" w14:textId="47CF5656" w:rsidR="007A34EE" w:rsidRPr="00BB0609" w:rsidRDefault="008E7057" w:rsidP="00E533C1">
      <w:r>
        <w:t xml:space="preserve">Finally, alongside the validation of 2 previous models, </w:t>
      </w:r>
      <w:proofErr w:type="spellStart"/>
      <w:r>
        <w:t>Kotsopoulos</w:t>
      </w:r>
      <w:proofErr w:type="spellEnd"/>
      <w:r>
        <w:t xml:space="preserve"> et al. </w:t>
      </w:r>
      <w:r w:rsidR="00D84978">
        <w:t>evaluated 2 new models, one using LASSO regression analysis and another using a light gradient boosting machine (</w:t>
      </w:r>
      <w:proofErr w:type="spellStart"/>
      <w:r w:rsidR="00D84978">
        <w:t>LightGBM</w:t>
      </w:r>
      <w:proofErr w:type="spellEnd"/>
      <w:r w:rsidR="00D84978">
        <w:t xml:space="preserve">) </w:t>
      </w:r>
      <w:r w:rsidR="00D84978">
        <w:fldChar w:fldCharType="begin"/>
      </w:r>
      <w:r w:rsidR="00D84978">
        <w:instrText xml:space="preserve"> ADDIN ZOTERO_ITEM CSL_CITATION {"citationID":"JRA2leYd","properties":{"formattedCitation":"(27)","plainCitation":"(27)","noteIndex":0},"citationItems":[{"id":41,"uris":["http://zotero.org/users/9778029/items/CCS6Z4LU"],"itemData":{"id":41,"type":"article-journal","abstract":"BACKGROUND: Acceptance of organs from controlled donation after circulatory death (cDCD) donors depends on the time to circulatory death. Here we aimed to develop and externally validate prediction models for circulatory death within 1 or 2 h after withdrawal of life-sustaining treatment. METHOD(S): In a multicenter, observational, prospective cohort study, we enrolled 409 potential cDCD donors. For model development, we applied the least absolute shrinkage and selection operator (LASSO) regression and machine learning-artificial intelligence analyses. Our LASSO models were validated using a previously published cDCD cohort. Additionally, we validated 3 existing prediction models using our data set. RESULT(S): For death within 1 and 2 h, the area under the curves (AUCs) of the LASSO models were 0.77 and 0.79, respectively, whereas for the artificial intelligence models, these were 0.79 and 0.81, respectively. We were able to identify 4% to 16% of the patients who would not die within these time frames with 100% accuracy. External validation showed that the discrimination of our models was good (AUCs 0.80 and 0.82, respectively), but they were not able to identify a subgroup with certain death after 1 to 2 h. Using our cohort to validate 3 previously published models showed AUCs ranging between 0.63 and 0.74. Calibration demonstrated that the models over- and underestimated the predicted probability of death. CONCLUSION(S): Our models showed a reasonable ability to predict circulatory death. External validation of our and 3 existing models illustrated that their predictive ability remained relatively stable. We accurately predicted a subset of patients who died after 1 to 2 h, preventing starting unnecessary donation preparations, which, however, need external validation in a prospective cohort.Copyright © 2022 Wolters Kluwer Health, Inc. All rights reserved.","container-title":"Transplantation","DOI":"10.1097/TP.0000000000004106","issue":"(Kotsopoulos) Department of Intensive Care, Elisabeth TweeSteden Hospital, Tilburg, the Netherlands. Department of Intensive Care Medicine, Radboud University Medical Center, Nijmegen, the Netherlands. Department of Critical Care, University of Groningen,","journalAbbreviation":"Transplantation","note":"publisher-place: United States\npublisher: NLM (Medline)","title":"Prospective Multicenter Observational Cohort Study on Time to Death in Potential Controlled Donation after Circulatory Death Donors-Development and External Validation of Prediction Models: The DCD III Study","author":[{"literal":"Kotsopoulos A."},{"literal":"Vos P."},{"literal":"Witjes M."},{"literal":"Volbeda M."},{"literal":"Franke H."},{"literal":"Epker J."},{"literal":"Sonneveld H."},{"literal":"Simons K."},{"literal":"Bronkhorst E."},{"literal":"Mullers R."},{"literal":"Jansen N."},{"literal":"van der Hoeven H."},{"literal":"Abdo W.F."}],"issued":{"date-parts":[["2022"]]}}}],"schema":"https://github.com/citation-style-language/schema/raw/master/csl-citation.json"} </w:instrText>
      </w:r>
      <w:r w:rsidR="00D84978">
        <w:fldChar w:fldCharType="separate"/>
      </w:r>
      <w:r w:rsidR="00D84978" w:rsidRPr="00D84978">
        <w:t>(27)</w:t>
      </w:r>
      <w:r w:rsidR="00D84978">
        <w:fldChar w:fldCharType="end"/>
      </w:r>
      <w:r w:rsidR="00D84978">
        <w:t xml:space="preserve">. The LASSO regression analysis model achieved an AUC of 0.80 in an external validation cohort and the </w:t>
      </w:r>
      <w:proofErr w:type="spellStart"/>
      <w:r w:rsidR="00D84978">
        <w:t>LightGBM</w:t>
      </w:r>
      <w:proofErr w:type="spellEnd"/>
      <w:r w:rsidR="00D84978">
        <w:t xml:space="preserve"> model achieved an AUC of 0.79 in 10-fold cross validation.</w:t>
      </w:r>
    </w:p>
    <w:p w14:paraId="1ACFCD24" w14:textId="697E2A3D" w:rsidR="007A515C" w:rsidRPr="0083166E" w:rsidRDefault="007A515C" w:rsidP="0083166E">
      <w:pPr>
        <w:pStyle w:val="Heading1"/>
      </w:pPr>
      <w:r w:rsidRPr="0083166E">
        <w:t>Discussion</w:t>
      </w:r>
    </w:p>
    <w:p w14:paraId="06C69FB1" w14:textId="7849579B" w:rsidR="007A515C" w:rsidRPr="0083166E" w:rsidRDefault="00D13F60">
      <w:r>
        <w:t>Pending</w:t>
      </w:r>
    </w:p>
    <w:p w14:paraId="28275C2D" w14:textId="7C488FEE" w:rsidR="007A515C" w:rsidRPr="0083166E" w:rsidRDefault="007A515C" w:rsidP="0083166E">
      <w:pPr>
        <w:pStyle w:val="Heading1"/>
      </w:pPr>
      <w:r w:rsidRPr="0083166E">
        <w:t>Conclusion</w:t>
      </w:r>
    </w:p>
    <w:p w14:paraId="1BB7FBEE" w14:textId="6FC98351" w:rsidR="007A515C" w:rsidRDefault="009A1688">
      <w:r>
        <w:t>Pending</w:t>
      </w:r>
    </w:p>
    <w:p w14:paraId="2A4F883F" w14:textId="77777777" w:rsidR="007F0609" w:rsidRDefault="007F0609">
      <w:r>
        <w:br w:type="page"/>
      </w:r>
    </w:p>
    <w:p w14:paraId="3FB628F9" w14:textId="1BDC16DF" w:rsidR="006E6B80" w:rsidRDefault="006E6B80">
      <w:pPr>
        <w:sectPr w:rsidR="006E6B80" w:rsidSect="007F0609">
          <w:pgSz w:w="11906" w:h="16838"/>
          <w:pgMar w:top="1440" w:right="1440" w:bottom="1440" w:left="1440" w:header="709" w:footer="709" w:gutter="0"/>
          <w:cols w:space="708"/>
          <w:docGrid w:linePitch="360"/>
        </w:sectPr>
      </w:pPr>
    </w:p>
    <w:p w14:paraId="44BC4BBE" w14:textId="595052CC" w:rsidR="00C13A6B" w:rsidRDefault="007F0609" w:rsidP="00C13A6B">
      <w:pPr>
        <w:keepNext/>
        <w:jc w:val="center"/>
      </w:pPr>
      <w:r>
        <w:rPr>
          <w:noProof/>
        </w:rPr>
        <w:lastRenderedPageBreak/>
        <w:drawing>
          <wp:inline distT="0" distB="0" distL="0" distR="0" wp14:anchorId="7915AC12" wp14:editId="17812700">
            <wp:extent cx="9792047" cy="57009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6" cstate="print">
                      <a:extLst>
                        <a:ext uri="{28A0092B-C50C-407E-A947-70E740481C1C}">
                          <a14:useLocalDpi xmlns:a14="http://schemas.microsoft.com/office/drawing/2010/main" val="0"/>
                        </a:ext>
                      </a:extLst>
                    </a:blip>
                    <a:stretch>
                      <a:fillRect/>
                    </a:stretch>
                  </pic:blipFill>
                  <pic:spPr>
                    <a:xfrm>
                      <a:off x="0" y="0"/>
                      <a:ext cx="9792047" cy="5700992"/>
                    </a:xfrm>
                    <a:prstGeom prst="rect">
                      <a:avLst/>
                    </a:prstGeom>
                  </pic:spPr>
                </pic:pic>
              </a:graphicData>
            </a:graphic>
          </wp:inline>
        </w:drawing>
      </w:r>
    </w:p>
    <w:p w14:paraId="1AE17751" w14:textId="75DD0F2D" w:rsidR="007F0609" w:rsidRDefault="00C13A6B" w:rsidP="00C13A6B">
      <w:pPr>
        <w:pStyle w:val="Caption"/>
        <w:jc w:val="center"/>
      </w:pPr>
      <w:r>
        <w:t xml:space="preserve">Figure </w:t>
      </w:r>
      <w:fldSimple w:instr=" SEQ Figure \* ARABIC ">
        <w:r>
          <w:rPr>
            <w:noProof/>
          </w:rPr>
          <w:t>1</w:t>
        </w:r>
      </w:fldSimple>
      <w:r>
        <w:t>: PRISMA Diagram</w:t>
      </w:r>
    </w:p>
    <w:p w14:paraId="65A9805F" w14:textId="2EE4CEE2" w:rsidR="00D57364" w:rsidRDefault="00D57364" w:rsidP="00D57364">
      <w:pPr>
        <w:keepNext/>
        <w:jc w:val="center"/>
      </w:pPr>
      <w:r w:rsidRPr="00D57364">
        <w:rPr>
          <w:noProof/>
        </w:rPr>
        <w:lastRenderedPageBreak/>
        <w:drawing>
          <wp:inline distT="0" distB="0" distL="0" distR="0" wp14:anchorId="37D9A18C" wp14:editId="232F362E">
            <wp:extent cx="9345460" cy="6565900"/>
            <wp:effectExtent l="0" t="0" r="825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9363149" cy="6578328"/>
                    </a:xfrm>
                    <a:prstGeom prst="rect">
                      <a:avLst/>
                    </a:prstGeom>
                    <a:noFill/>
                    <a:ln>
                      <a:noFill/>
                    </a:ln>
                  </pic:spPr>
                </pic:pic>
              </a:graphicData>
            </a:graphic>
          </wp:inline>
        </w:drawing>
      </w:r>
    </w:p>
    <w:p w14:paraId="3F59CAD5" w14:textId="5E5F3450" w:rsidR="00D57364" w:rsidRDefault="00D57364" w:rsidP="00D57364">
      <w:pPr>
        <w:pStyle w:val="Caption"/>
        <w:jc w:val="center"/>
      </w:pPr>
      <w:r>
        <w:t xml:space="preserve">Table </w:t>
      </w:r>
      <w:fldSimple w:instr=" SEQ Table \* ARABIC ">
        <w:r w:rsidR="00DE7B25">
          <w:rPr>
            <w:noProof/>
          </w:rPr>
          <w:t>1</w:t>
        </w:r>
      </w:fldSimple>
      <w:r w:rsidR="00822785">
        <w:t>: Cohort characteristics, withdrawal parameters and measured outcomes</w:t>
      </w:r>
    </w:p>
    <w:p w14:paraId="4CBCBF0D" w14:textId="63467BB9" w:rsidR="00E7108E" w:rsidRDefault="00E7108E">
      <w:pPr>
        <w:sectPr w:rsidR="00E7108E" w:rsidSect="007F0609">
          <w:pgSz w:w="16838" w:h="11906" w:orient="landscape"/>
          <w:pgMar w:top="567" w:right="567" w:bottom="567" w:left="567" w:header="709" w:footer="709" w:gutter="0"/>
          <w:cols w:space="708"/>
          <w:docGrid w:linePitch="360"/>
        </w:sectPr>
      </w:pPr>
    </w:p>
    <w:p w14:paraId="56E8B24C" w14:textId="77777777" w:rsidR="00DE7B25" w:rsidRDefault="00E7108E" w:rsidP="00DE7B25">
      <w:pPr>
        <w:keepNext/>
        <w:jc w:val="center"/>
      </w:pPr>
      <w:r w:rsidRPr="00E7108E">
        <w:rPr>
          <w:noProof/>
        </w:rPr>
        <w:lastRenderedPageBreak/>
        <w:drawing>
          <wp:inline distT="0" distB="0" distL="0" distR="0" wp14:anchorId="68115A1D" wp14:editId="5AF80765">
            <wp:extent cx="3530600" cy="9674498"/>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35271" cy="9687297"/>
                    </a:xfrm>
                    <a:prstGeom prst="rect">
                      <a:avLst/>
                    </a:prstGeom>
                    <a:noFill/>
                    <a:ln>
                      <a:noFill/>
                    </a:ln>
                  </pic:spPr>
                </pic:pic>
              </a:graphicData>
            </a:graphic>
          </wp:inline>
        </w:drawing>
      </w:r>
    </w:p>
    <w:p w14:paraId="51BC0934" w14:textId="35B9DFEA" w:rsidR="007F0609" w:rsidRPr="007F0609" w:rsidRDefault="00DE7B25" w:rsidP="007F0609">
      <w:pPr>
        <w:pStyle w:val="Caption"/>
        <w:jc w:val="center"/>
      </w:pPr>
      <w:r>
        <w:t xml:space="preserve">Table </w:t>
      </w:r>
      <w:fldSimple w:instr=" SEQ Table \* ARABIC ">
        <w:r>
          <w:rPr>
            <w:noProof/>
          </w:rPr>
          <w:t>2</w:t>
        </w:r>
      </w:fldSimple>
      <w:r>
        <w:t>: Risk factors associated with time to death &lt;60 minutes in multivariable analyses</w:t>
      </w:r>
      <w:r w:rsidR="00822785">
        <w:br w:type="page"/>
      </w:r>
    </w:p>
    <w:p w14:paraId="7FFA333B" w14:textId="77777777" w:rsidR="00E7108E" w:rsidRDefault="00E7108E" w:rsidP="007D0711">
      <w:pPr>
        <w:pStyle w:val="Heading1"/>
        <w:sectPr w:rsidR="00E7108E" w:rsidSect="00E7108E">
          <w:pgSz w:w="11906" w:h="16838"/>
          <w:pgMar w:top="567" w:right="567" w:bottom="567" w:left="567" w:header="709" w:footer="709" w:gutter="0"/>
          <w:cols w:space="708"/>
          <w:docGrid w:linePitch="360"/>
        </w:sectPr>
      </w:pPr>
    </w:p>
    <w:p w14:paraId="67317447" w14:textId="7CA26BFC" w:rsidR="00D57364" w:rsidRDefault="00FA5231" w:rsidP="00DE7B25">
      <w:pPr>
        <w:jc w:val="center"/>
      </w:pPr>
      <w:r w:rsidRPr="00FA5231">
        <w:rPr>
          <w:noProof/>
        </w:rPr>
        <w:lastRenderedPageBreak/>
        <w:drawing>
          <wp:inline distT="0" distB="0" distL="0" distR="0" wp14:anchorId="0739FA43" wp14:editId="4CAF5025">
            <wp:extent cx="9972040" cy="642556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972040" cy="6425565"/>
                    </a:xfrm>
                    <a:prstGeom prst="rect">
                      <a:avLst/>
                    </a:prstGeom>
                    <a:noFill/>
                    <a:ln>
                      <a:noFill/>
                    </a:ln>
                  </pic:spPr>
                </pic:pic>
              </a:graphicData>
            </a:graphic>
          </wp:inline>
        </w:drawing>
      </w:r>
    </w:p>
    <w:p w14:paraId="7E15ACDC" w14:textId="2884892B" w:rsidR="00FA5231" w:rsidRDefault="00FA5231" w:rsidP="00DE7B25">
      <w:pPr>
        <w:jc w:val="center"/>
      </w:pPr>
      <w:r w:rsidRPr="00FA5231">
        <w:rPr>
          <w:noProof/>
        </w:rPr>
        <w:lastRenderedPageBreak/>
        <w:drawing>
          <wp:inline distT="0" distB="0" distL="0" distR="0" wp14:anchorId="5198BC7B" wp14:editId="489BA47A">
            <wp:extent cx="9972040" cy="61760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972040" cy="6176010"/>
                    </a:xfrm>
                    <a:prstGeom prst="rect">
                      <a:avLst/>
                    </a:prstGeom>
                    <a:noFill/>
                    <a:ln>
                      <a:noFill/>
                    </a:ln>
                  </pic:spPr>
                </pic:pic>
              </a:graphicData>
            </a:graphic>
          </wp:inline>
        </w:drawing>
      </w:r>
    </w:p>
    <w:p w14:paraId="2F87569B" w14:textId="77777777" w:rsidR="00FA5231" w:rsidRDefault="00FA5231" w:rsidP="00D57364"/>
    <w:p w14:paraId="788BFEA3" w14:textId="77777777" w:rsidR="00FA5231" w:rsidRDefault="00FA5231" w:rsidP="00DE7B25">
      <w:pPr>
        <w:keepNext/>
        <w:jc w:val="center"/>
      </w:pPr>
      <w:r w:rsidRPr="00FA5231">
        <w:rPr>
          <w:noProof/>
        </w:rPr>
        <w:lastRenderedPageBreak/>
        <w:drawing>
          <wp:inline distT="0" distB="0" distL="0" distR="0" wp14:anchorId="02334869" wp14:editId="790BB057">
            <wp:extent cx="10090038" cy="5321300"/>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091682" cy="5322167"/>
                    </a:xfrm>
                    <a:prstGeom prst="rect">
                      <a:avLst/>
                    </a:prstGeom>
                    <a:noFill/>
                    <a:ln>
                      <a:noFill/>
                    </a:ln>
                  </pic:spPr>
                </pic:pic>
              </a:graphicData>
            </a:graphic>
          </wp:inline>
        </w:drawing>
      </w:r>
    </w:p>
    <w:p w14:paraId="1E2CDC2D" w14:textId="06E38E6F" w:rsidR="00FA5231" w:rsidRPr="00D57364" w:rsidRDefault="00FA5231" w:rsidP="00822785">
      <w:pPr>
        <w:pStyle w:val="Caption"/>
        <w:jc w:val="center"/>
        <w:sectPr w:rsidR="00FA5231" w:rsidRPr="00D57364" w:rsidSect="00D57364">
          <w:pgSz w:w="16838" w:h="11906" w:orient="landscape"/>
          <w:pgMar w:top="567" w:right="567" w:bottom="567" w:left="567" w:header="709" w:footer="709" w:gutter="0"/>
          <w:cols w:space="708"/>
          <w:docGrid w:linePitch="360"/>
        </w:sectPr>
      </w:pPr>
      <w:r>
        <w:t xml:space="preserve">Table </w:t>
      </w:r>
      <w:fldSimple w:instr=" SEQ Table \* ARABIC ">
        <w:r w:rsidR="00DE7B25">
          <w:rPr>
            <w:noProof/>
          </w:rPr>
          <w:t>3</w:t>
        </w:r>
      </w:fldSimple>
      <w:r>
        <w:t xml:space="preserve">: </w:t>
      </w:r>
      <w:r w:rsidR="00822785">
        <w:t xml:space="preserve">Prediction model variables, </w:t>
      </w:r>
      <w:proofErr w:type="gramStart"/>
      <w:r w:rsidR="00822785">
        <w:t>methods</w:t>
      </w:r>
      <w:proofErr w:type="gramEnd"/>
      <w:r w:rsidR="00822785">
        <w:t xml:space="preserve"> and performance. </w:t>
      </w:r>
      <w:r w:rsidRPr="00FA5231">
        <w:t xml:space="preserve">* Measured after a </w:t>
      </w:r>
      <w:proofErr w:type="gramStart"/>
      <w:r w:rsidRPr="00FA5231">
        <w:t>10 minute</w:t>
      </w:r>
      <w:proofErr w:type="gramEnd"/>
      <w:r w:rsidRPr="00FA5231">
        <w:t xml:space="preserve"> period of ventilator disconnection. **First published validation of a tool without initial published </w:t>
      </w:r>
      <w:proofErr w:type="gramStart"/>
      <w:r w:rsidRPr="00FA5231">
        <w:t>derivation.*</w:t>
      </w:r>
      <w:proofErr w:type="gramEnd"/>
      <w:r w:rsidRPr="00FA5231">
        <w:t xml:space="preserve">**Validation cohort was from the author's previous study that was used to identify model variables but not for fitting. ****Based on the </w:t>
      </w:r>
      <w:proofErr w:type="spellStart"/>
      <w:r w:rsidRPr="00FA5231">
        <w:t>continious</w:t>
      </w:r>
      <w:proofErr w:type="spellEnd"/>
      <w:r w:rsidRPr="00FA5231">
        <w:t xml:space="preserve"> oxygen index as modified by de Groot et al. then refitted by </w:t>
      </w:r>
      <w:proofErr w:type="spellStart"/>
      <w:r w:rsidRPr="00FA5231">
        <w:t>Rabinstein</w:t>
      </w:r>
      <w:proofErr w:type="spellEnd"/>
      <w:r w:rsidRPr="00FA5231">
        <w:t xml:space="preserve"> et al. *****Validation of the variable combination identified by Yee et Al. before the authors evaluated them in the DCD-N model.</w:t>
      </w:r>
    </w:p>
    <w:p w14:paraId="220D5A44" w14:textId="74B8C880" w:rsidR="007D0711" w:rsidRDefault="007D0711" w:rsidP="007D0711">
      <w:pPr>
        <w:pStyle w:val="Heading1"/>
      </w:pPr>
      <w:r>
        <w:lastRenderedPageBreak/>
        <w:t>References</w:t>
      </w:r>
    </w:p>
    <w:p w14:paraId="4C6D5C06" w14:textId="77777777" w:rsidR="00D84978" w:rsidRPr="00D84978" w:rsidRDefault="007D0711" w:rsidP="00D84978">
      <w:pPr>
        <w:pStyle w:val="Bibliography"/>
        <w:rPr>
          <w:rFonts w:ascii="Calibri" w:hAnsi="Calibri" w:cs="Calibri"/>
        </w:rPr>
      </w:pPr>
      <w:r>
        <w:fldChar w:fldCharType="begin"/>
      </w:r>
      <w:r w:rsidR="00271672">
        <w:instrText xml:space="preserve"> ADDIN ZOTERO_BIBL {"uncited":[],"omitted":[],"custom":[]} CSL_BIBLIOGRAPHY </w:instrText>
      </w:r>
      <w:r>
        <w:fldChar w:fldCharType="separate"/>
      </w:r>
      <w:r w:rsidR="00D84978" w:rsidRPr="00D84978">
        <w:rPr>
          <w:rFonts w:ascii="Calibri" w:hAnsi="Calibri" w:cs="Calibri"/>
        </w:rPr>
        <w:t>1.</w:t>
      </w:r>
      <w:r w:rsidR="00D84978" w:rsidRPr="00D84978">
        <w:rPr>
          <w:rFonts w:ascii="Calibri" w:hAnsi="Calibri" w:cs="Calibri"/>
        </w:rPr>
        <w:tab/>
      </w:r>
      <w:proofErr w:type="spellStart"/>
      <w:r w:rsidR="00D84978" w:rsidRPr="00D84978">
        <w:rPr>
          <w:rFonts w:ascii="Calibri" w:hAnsi="Calibri" w:cs="Calibri"/>
        </w:rPr>
        <w:t>Fassier</w:t>
      </w:r>
      <w:proofErr w:type="spellEnd"/>
      <w:r w:rsidR="00D84978" w:rsidRPr="00D84978">
        <w:rPr>
          <w:rFonts w:ascii="Calibri" w:hAnsi="Calibri" w:cs="Calibri"/>
        </w:rPr>
        <w:t xml:space="preserve"> T, </w:t>
      </w:r>
      <w:proofErr w:type="spellStart"/>
      <w:r w:rsidR="00D84978" w:rsidRPr="00D84978">
        <w:rPr>
          <w:rFonts w:ascii="Calibri" w:hAnsi="Calibri" w:cs="Calibri"/>
        </w:rPr>
        <w:t>Lautrette</w:t>
      </w:r>
      <w:proofErr w:type="spellEnd"/>
      <w:r w:rsidR="00D84978" w:rsidRPr="00D84978">
        <w:rPr>
          <w:rFonts w:ascii="Calibri" w:hAnsi="Calibri" w:cs="Calibri"/>
        </w:rPr>
        <w:t xml:space="preserve"> A, </w:t>
      </w:r>
      <w:proofErr w:type="spellStart"/>
      <w:r w:rsidR="00D84978" w:rsidRPr="00D84978">
        <w:rPr>
          <w:rFonts w:ascii="Calibri" w:hAnsi="Calibri" w:cs="Calibri"/>
        </w:rPr>
        <w:t>Ciroldi</w:t>
      </w:r>
      <w:proofErr w:type="spellEnd"/>
      <w:r w:rsidR="00D84978" w:rsidRPr="00D84978">
        <w:rPr>
          <w:rFonts w:ascii="Calibri" w:hAnsi="Calibri" w:cs="Calibri"/>
        </w:rPr>
        <w:t xml:space="preserve"> M, </w:t>
      </w:r>
      <w:proofErr w:type="spellStart"/>
      <w:r w:rsidR="00D84978" w:rsidRPr="00D84978">
        <w:rPr>
          <w:rFonts w:ascii="Calibri" w:hAnsi="Calibri" w:cs="Calibri"/>
        </w:rPr>
        <w:t>Azoulay</w:t>
      </w:r>
      <w:proofErr w:type="spellEnd"/>
      <w:r w:rsidR="00D84978" w:rsidRPr="00D84978">
        <w:rPr>
          <w:rFonts w:ascii="Calibri" w:hAnsi="Calibri" w:cs="Calibri"/>
        </w:rPr>
        <w:t xml:space="preserve"> E. Care at the end of life in critically ill patients: the European perspective. </w:t>
      </w:r>
      <w:proofErr w:type="spellStart"/>
      <w:r w:rsidR="00D84978" w:rsidRPr="00D84978">
        <w:rPr>
          <w:rFonts w:ascii="Calibri" w:hAnsi="Calibri" w:cs="Calibri"/>
        </w:rPr>
        <w:t>Curr</w:t>
      </w:r>
      <w:proofErr w:type="spellEnd"/>
      <w:r w:rsidR="00D84978" w:rsidRPr="00D84978">
        <w:rPr>
          <w:rFonts w:ascii="Calibri" w:hAnsi="Calibri" w:cs="Calibri"/>
        </w:rPr>
        <w:t xml:space="preserve"> </w:t>
      </w:r>
      <w:proofErr w:type="spellStart"/>
      <w:r w:rsidR="00D84978" w:rsidRPr="00D84978">
        <w:rPr>
          <w:rFonts w:ascii="Calibri" w:hAnsi="Calibri" w:cs="Calibri"/>
        </w:rPr>
        <w:t>Opin</w:t>
      </w:r>
      <w:proofErr w:type="spellEnd"/>
      <w:r w:rsidR="00D84978" w:rsidRPr="00D84978">
        <w:rPr>
          <w:rFonts w:ascii="Calibri" w:hAnsi="Calibri" w:cs="Calibri"/>
        </w:rPr>
        <w:t xml:space="preserve"> Crit Care. 2005;11(6):616–23. </w:t>
      </w:r>
    </w:p>
    <w:p w14:paraId="1A702B7F" w14:textId="77777777" w:rsidR="00D84978" w:rsidRPr="00D84978" w:rsidRDefault="00D84978" w:rsidP="00D84978">
      <w:pPr>
        <w:pStyle w:val="Bibliography"/>
        <w:rPr>
          <w:rFonts w:ascii="Calibri" w:hAnsi="Calibri" w:cs="Calibri"/>
        </w:rPr>
      </w:pPr>
      <w:r w:rsidRPr="00D84978">
        <w:rPr>
          <w:rFonts w:ascii="Calibri" w:hAnsi="Calibri" w:cs="Calibri"/>
        </w:rPr>
        <w:t>2.</w:t>
      </w:r>
      <w:r w:rsidRPr="00D84978">
        <w:rPr>
          <w:rFonts w:ascii="Calibri" w:hAnsi="Calibri" w:cs="Calibri"/>
        </w:rPr>
        <w:tab/>
        <w:t xml:space="preserve">Esteban A, </w:t>
      </w:r>
      <w:proofErr w:type="spellStart"/>
      <w:r w:rsidRPr="00D84978">
        <w:rPr>
          <w:rFonts w:ascii="Calibri" w:hAnsi="Calibri" w:cs="Calibri"/>
        </w:rPr>
        <w:t>Anzueto</w:t>
      </w:r>
      <w:proofErr w:type="spellEnd"/>
      <w:r w:rsidRPr="00D84978">
        <w:rPr>
          <w:rFonts w:ascii="Calibri" w:hAnsi="Calibri" w:cs="Calibri"/>
        </w:rPr>
        <w:t xml:space="preserve"> A, Alia I, </w:t>
      </w:r>
      <w:proofErr w:type="spellStart"/>
      <w:r w:rsidRPr="00D84978">
        <w:rPr>
          <w:rFonts w:ascii="Calibri" w:hAnsi="Calibri" w:cs="Calibri"/>
        </w:rPr>
        <w:t>Gordo</w:t>
      </w:r>
      <w:proofErr w:type="spellEnd"/>
      <w:r w:rsidRPr="00D84978">
        <w:rPr>
          <w:rFonts w:ascii="Calibri" w:hAnsi="Calibri" w:cs="Calibri"/>
        </w:rPr>
        <w:t xml:space="preserve"> F, </w:t>
      </w:r>
      <w:proofErr w:type="spellStart"/>
      <w:r w:rsidRPr="00D84978">
        <w:rPr>
          <w:rFonts w:ascii="Calibri" w:hAnsi="Calibri" w:cs="Calibri"/>
        </w:rPr>
        <w:t>Apezteguia</w:t>
      </w:r>
      <w:proofErr w:type="spellEnd"/>
      <w:r w:rsidRPr="00D84978">
        <w:rPr>
          <w:rFonts w:ascii="Calibri" w:hAnsi="Calibri" w:cs="Calibri"/>
        </w:rPr>
        <w:t xml:space="preserve"> C, </w:t>
      </w:r>
      <w:proofErr w:type="spellStart"/>
      <w:r w:rsidRPr="00D84978">
        <w:rPr>
          <w:rFonts w:ascii="Calibri" w:hAnsi="Calibri" w:cs="Calibri"/>
        </w:rPr>
        <w:t>Palizas</w:t>
      </w:r>
      <w:proofErr w:type="spellEnd"/>
      <w:r w:rsidRPr="00D84978">
        <w:rPr>
          <w:rFonts w:ascii="Calibri" w:hAnsi="Calibri" w:cs="Calibri"/>
        </w:rPr>
        <w:t xml:space="preserve"> F, et al. How is mechanical ventilation employed in the intensive care unit? An international utilization </w:t>
      </w:r>
      <w:proofErr w:type="gramStart"/>
      <w:r w:rsidRPr="00D84978">
        <w:rPr>
          <w:rFonts w:ascii="Calibri" w:hAnsi="Calibri" w:cs="Calibri"/>
        </w:rPr>
        <w:t>review</w:t>
      </w:r>
      <w:proofErr w:type="gramEnd"/>
      <w:r w:rsidRPr="00D84978">
        <w:rPr>
          <w:rFonts w:ascii="Calibri" w:hAnsi="Calibri" w:cs="Calibri"/>
        </w:rPr>
        <w:t xml:space="preserve">. Am J Respir Crit Care Med. 2000;161(5):1450–8. </w:t>
      </w:r>
    </w:p>
    <w:p w14:paraId="5C416E64" w14:textId="77777777" w:rsidR="00D84978" w:rsidRPr="00D84978" w:rsidRDefault="00D84978" w:rsidP="00D84978">
      <w:pPr>
        <w:pStyle w:val="Bibliography"/>
        <w:rPr>
          <w:rFonts w:ascii="Calibri" w:hAnsi="Calibri" w:cs="Calibri"/>
        </w:rPr>
      </w:pPr>
      <w:r w:rsidRPr="00D84978">
        <w:rPr>
          <w:rFonts w:ascii="Calibri" w:hAnsi="Calibri" w:cs="Calibri"/>
        </w:rPr>
        <w:t>3.</w:t>
      </w:r>
      <w:r w:rsidRPr="00D84978">
        <w:rPr>
          <w:rFonts w:ascii="Calibri" w:hAnsi="Calibri" w:cs="Calibri"/>
        </w:rPr>
        <w:tab/>
        <w:t xml:space="preserve">Berry W, McKenzie C. Use of inotropes in critical care. Clin Pharm. </w:t>
      </w:r>
      <w:proofErr w:type="gramStart"/>
      <w:r w:rsidRPr="00D84978">
        <w:rPr>
          <w:rFonts w:ascii="Calibri" w:hAnsi="Calibri" w:cs="Calibri"/>
        </w:rPr>
        <w:t>2010;2:395</w:t>
      </w:r>
      <w:proofErr w:type="gramEnd"/>
      <w:r w:rsidRPr="00D84978">
        <w:rPr>
          <w:rFonts w:ascii="Calibri" w:hAnsi="Calibri" w:cs="Calibri"/>
        </w:rPr>
        <w:t xml:space="preserve">. </w:t>
      </w:r>
    </w:p>
    <w:p w14:paraId="5534E890" w14:textId="77777777" w:rsidR="00D84978" w:rsidRPr="00D84978" w:rsidRDefault="00D84978" w:rsidP="00D84978">
      <w:pPr>
        <w:pStyle w:val="Bibliography"/>
        <w:rPr>
          <w:rFonts w:ascii="Calibri" w:hAnsi="Calibri" w:cs="Calibri"/>
        </w:rPr>
      </w:pPr>
      <w:r w:rsidRPr="00D84978">
        <w:rPr>
          <w:rFonts w:ascii="Calibri" w:hAnsi="Calibri" w:cs="Calibri"/>
        </w:rPr>
        <w:t>4.</w:t>
      </w:r>
      <w:r w:rsidRPr="00D84978">
        <w:rPr>
          <w:rFonts w:ascii="Calibri" w:hAnsi="Calibri" w:cs="Calibri"/>
        </w:rPr>
        <w:tab/>
        <w:t xml:space="preserve">Scales, </w:t>
      </w:r>
      <w:proofErr w:type="spellStart"/>
      <w:r w:rsidRPr="00D84978">
        <w:rPr>
          <w:rFonts w:ascii="Calibri" w:hAnsi="Calibri" w:cs="Calibri"/>
        </w:rPr>
        <w:t>Herry</w:t>
      </w:r>
      <w:proofErr w:type="spellEnd"/>
      <w:r w:rsidRPr="00D84978">
        <w:rPr>
          <w:rFonts w:ascii="Calibri" w:hAnsi="Calibri" w:cs="Calibri"/>
        </w:rPr>
        <w:t xml:space="preserve"> C., Van </w:t>
      </w:r>
      <w:proofErr w:type="spellStart"/>
      <w:r w:rsidRPr="00D84978">
        <w:rPr>
          <w:rFonts w:ascii="Calibri" w:hAnsi="Calibri" w:cs="Calibri"/>
        </w:rPr>
        <w:t>Beinum</w:t>
      </w:r>
      <w:proofErr w:type="spellEnd"/>
      <w:r w:rsidRPr="00D84978">
        <w:rPr>
          <w:rFonts w:ascii="Calibri" w:hAnsi="Calibri" w:cs="Calibri"/>
        </w:rPr>
        <w:t xml:space="preserve"> A., Hogue M., Hornby L., Dhanani S., et al. Predicting time to death after the withdrawal of life supporting therapies using variability analysis of vital signs waveform data. Can J </w:t>
      </w:r>
      <w:proofErr w:type="spellStart"/>
      <w:r w:rsidRPr="00D84978">
        <w:rPr>
          <w:rFonts w:ascii="Calibri" w:hAnsi="Calibri" w:cs="Calibri"/>
        </w:rPr>
        <w:t>Anesth</w:t>
      </w:r>
      <w:proofErr w:type="spellEnd"/>
      <w:r w:rsidRPr="00D84978">
        <w:rPr>
          <w:rFonts w:ascii="Calibri" w:hAnsi="Calibri" w:cs="Calibri"/>
        </w:rPr>
        <w:t>. 2019;66(1 Supplement</w:t>
      </w:r>
      <w:proofErr w:type="gramStart"/>
      <w:r w:rsidRPr="00D84978">
        <w:rPr>
          <w:rFonts w:ascii="Calibri" w:hAnsi="Calibri" w:cs="Calibri"/>
        </w:rPr>
        <w:t>):S</w:t>
      </w:r>
      <w:proofErr w:type="gramEnd"/>
      <w:r w:rsidRPr="00D84978">
        <w:rPr>
          <w:rFonts w:ascii="Calibri" w:hAnsi="Calibri" w:cs="Calibri"/>
        </w:rPr>
        <w:t xml:space="preserve">96–100. </w:t>
      </w:r>
    </w:p>
    <w:p w14:paraId="69CACE47" w14:textId="77777777" w:rsidR="00D84978" w:rsidRPr="00D84978" w:rsidRDefault="00D84978" w:rsidP="00D84978">
      <w:pPr>
        <w:pStyle w:val="Bibliography"/>
        <w:rPr>
          <w:rFonts w:ascii="Calibri" w:hAnsi="Calibri" w:cs="Calibri"/>
        </w:rPr>
      </w:pPr>
      <w:r w:rsidRPr="00D84978">
        <w:rPr>
          <w:rFonts w:ascii="Calibri" w:hAnsi="Calibri" w:cs="Calibri"/>
        </w:rPr>
        <w:t>5.</w:t>
      </w:r>
      <w:r w:rsidRPr="00D84978">
        <w:rPr>
          <w:rFonts w:ascii="Calibri" w:hAnsi="Calibri" w:cs="Calibri"/>
        </w:rPr>
        <w:tab/>
        <w:t xml:space="preserve">Coleman NL, </w:t>
      </w:r>
      <w:proofErr w:type="spellStart"/>
      <w:r w:rsidRPr="00D84978">
        <w:rPr>
          <w:rFonts w:ascii="Calibri" w:hAnsi="Calibri" w:cs="Calibri"/>
        </w:rPr>
        <w:t>Brieva</w:t>
      </w:r>
      <w:proofErr w:type="spellEnd"/>
      <w:r w:rsidRPr="00D84978">
        <w:rPr>
          <w:rFonts w:ascii="Calibri" w:hAnsi="Calibri" w:cs="Calibri"/>
        </w:rPr>
        <w:t xml:space="preserve"> JL, Crowfoot E. Prediction of death after withdrawal of life-sustaining treatments. Crit Care </w:t>
      </w:r>
      <w:proofErr w:type="spellStart"/>
      <w:r w:rsidRPr="00D84978">
        <w:rPr>
          <w:rFonts w:ascii="Calibri" w:hAnsi="Calibri" w:cs="Calibri"/>
        </w:rPr>
        <w:t>Resusc</w:t>
      </w:r>
      <w:proofErr w:type="spellEnd"/>
      <w:r w:rsidRPr="00D84978">
        <w:rPr>
          <w:rFonts w:ascii="Calibri" w:hAnsi="Calibri" w:cs="Calibri"/>
        </w:rPr>
        <w:t xml:space="preserve"> J </w:t>
      </w:r>
      <w:proofErr w:type="spellStart"/>
      <w:r w:rsidRPr="00D84978">
        <w:rPr>
          <w:rFonts w:ascii="Calibri" w:hAnsi="Calibri" w:cs="Calibri"/>
        </w:rPr>
        <w:t>Australas</w:t>
      </w:r>
      <w:proofErr w:type="spellEnd"/>
      <w:r w:rsidRPr="00D84978">
        <w:rPr>
          <w:rFonts w:ascii="Calibri" w:hAnsi="Calibri" w:cs="Calibri"/>
        </w:rPr>
        <w:t xml:space="preserve"> </w:t>
      </w:r>
      <w:proofErr w:type="spellStart"/>
      <w:r w:rsidRPr="00D84978">
        <w:rPr>
          <w:rFonts w:ascii="Calibri" w:hAnsi="Calibri" w:cs="Calibri"/>
        </w:rPr>
        <w:t>Acad</w:t>
      </w:r>
      <w:proofErr w:type="spellEnd"/>
      <w:r w:rsidRPr="00D84978">
        <w:rPr>
          <w:rFonts w:ascii="Calibri" w:hAnsi="Calibri" w:cs="Calibri"/>
        </w:rPr>
        <w:t xml:space="preserve"> Crit Care Med. 2008;10(4):278–84. </w:t>
      </w:r>
    </w:p>
    <w:p w14:paraId="24585E33" w14:textId="77777777" w:rsidR="00D84978" w:rsidRPr="00D84978" w:rsidRDefault="00D84978" w:rsidP="00D84978">
      <w:pPr>
        <w:pStyle w:val="Bibliography"/>
        <w:rPr>
          <w:rFonts w:ascii="Calibri" w:hAnsi="Calibri" w:cs="Calibri"/>
        </w:rPr>
      </w:pPr>
      <w:r w:rsidRPr="00D84978">
        <w:rPr>
          <w:rFonts w:ascii="Calibri" w:hAnsi="Calibri" w:cs="Calibri"/>
        </w:rPr>
        <w:t>6.</w:t>
      </w:r>
      <w:r w:rsidRPr="00D84978">
        <w:rPr>
          <w:rFonts w:ascii="Calibri" w:hAnsi="Calibri" w:cs="Calibri"/>
        </w:rPr>
        <w:tab/>
        <w:t xml:space="preserve">Blackstock MJ, Ray DC. Organ donation after circulatory death: an update. </w:t>
      </w:r>
      <w:proofErr w:type="spellStart"/>
      <w:r w:rsidRPr="00D84978">
        <w:rPr>
          <w:rFonts w:ascii="Calibri" w:hAnsi="Calibri" w:cs="Calibri"/>
        </w:rPr>
        <w:t>Eur</w:t>
      </w:r>
      <w:proofErr w:type="spellEnd"/>
      <w:r w:rsidRPr="00D84978">
        <w:rPr>
          <w:rFonts w:ascii="Calibri" w:hAnsi="Calibri" w:cs="Calibri"/>
        </w:rPr>
        <w:t xml:space="preserve"> J </w:t>
      </w:r>
      <w:proofErr w:type="spellStart"/>
      <w:r w:rsidRPr="00D84978">
        <w:rPr>
          <w:rFonts w:ascii="Calibri" w:hAnsi="Calibri" w:cs="Calibri"/>
        </w:rPr>
        <w:t>Emerg</w:t>
      </w:r>
      <w:proofErr w:type="spellEnd"/>
      <w:r w:rsidRPr="00D84978">
        <w:rPr>
          <w:rFonts w:ascii="Calibri" w:hAnsi="Calibri" w:cs="Calibri"/>
        </w:rPr>
        <w:t xml:space="preserve"> Med. 2014;21(5):324–9. </w:t>
      </w:r>
    </w:p>
    <w:p w14:paraId="6D228D49" w14:textId="77777777" w:rsidR="00D84978" w:rsidRPr="00D84978" w:rsidRDefault="00D84978" w:rsidP="00D84978">
      <w:pPr>
        <w:pStyle w:val="Bibliography"/>
        <w:rPr>
          <w:rFonts w:ascii="Calibri" w:hAnsi="Calibri" w:cs="Calibri"/>
        </w:rPr>
      </w:pPr>
      <w:r w:rsidRPr="00D84978">
        <w:rPr>
          <w:rFonts w:ascii="Calibri" w:hAnsi="Calibri" w:cs="Calibri"/>
        </w:rPr>
        <w:t>7.</w:t>
      </w:r>
      <w:r w:rsidRPr="00D84978">
        <w:rPr>
          <w:rFonts w:ascii="Calibri" w:hAnsi="Calibri" w:cs="Calibri"/>
        </w:rPr>
        <w:tab/>
        <w:t>NHS ODT. Organ and Tissue Donation and Transplantation Activity Report 2021/22 [Internet]. NHS Blood and Transplant; 2022 Jul [cited 2022 Aug 3]. Available from: https://nhsbtdbe.blob.core.windows.net/umbraco-assets-corp/27108/activity-report-2021-2022.pdf</w:t>
      </w:r>
    </w:p>
    <w:p w14:paraId="619323A7" w14:textId="77777777" w:rsidR="00D84978" w:rsidRPr="00D84978" w:rsidRDefault="00D84978" w:rsidP="00D84978">
      <w:pPr>
        <w:pStyle w:val="Bibliography"/>
        <w:rPr>
          <w:rFonts w:ascii="Calibri" w:hAnsi="Calibri" w:cs="Calibri"/>
        </w:rPr>
      </w:pPr>
      <w:r w:rsidRPr="00D84978">
        <w:rPr>
          <w:rFonts w:ascii="Calibri" w:hAnsi="Calibri" w:cs="Calibri"/>
        </w:rPr>
        <w:t>8.</w:t>
      </w:r>
      <w:r w:rsidRPr="00D84978">
        <w:rPr>
          <w:rFonts w:ascii="Calibri" w:hAnsi="Calibri" w:cs="Calibri"/>
        </w:rPr>
        <w:tab/>
      </w:r>
      <w:proofErr w:type="spellStart"/>
      <w:r w:rsidRPr="00D84978">
        <w:rPr>
          <w:rFonts w:ascii="Calibri" w:hAnsi="Calibri" w:cs="Calibri"/>
        </w:rPr>
        <w:t>Brieva</w:t>
      </w:r>
      <w:proofErr w:type="spellEnd"/>
      <w:r w:rsidRPr="00D84978">
        <w:rPr>
          <w:rFonts w:ascii="Calibri" w:hAnsi="Calibri" w:cs="Calibri"/>
        </w:rPr>
        <w:t xml:space="preserve"> J, Coleman N, Lacey J, Harrigan P, Lewin TJ, Carter GL. Prediction of death in less than 60 minutes following withdrawal of cardiorespiratory support in ICUs. Crit Care Med. 2013;41(12):2677–87. </w:t>
      </w:r>
    </w:p>
    <w:p w14:paraId="64CB9A81" w14:textId="77777777" w:rsidR="00D84978" w:rsidRPr="00D84978" w:rsidRDefault="00D84978" w:rsidP="00D84978">
      <w:pPr>
        <w:pStyle w:val="Bibliography"/>
        <w:rPr>
          <w:rFonts w:ascii="Calibri" w:hAnsi="Calibri" w:cs="Calibri"/>
        </w:rPr>
      </w:pPr>
      <w:r w:rsidRPr="00D84978">
        <w:rPr>
          <w:rFonts w:ascii="Calibri" w:hAnsi="Calibri" w:cs="Calibri"/>
        </w:rPr>
        <w:t>9.</w:t>
      </w:r>
      <w:r w:rsidRPr="00D84978">
        <w:rPr>
          <w:rFonts w:ascii="Calibri" w:hAnsi="Calibri" w:cs="Calibri"/>
        </w:rPr>
        <w:tab/>
        <w:t xml:space="preserve">DeVita MA, Brooks MM, </w:t>
      </w:r>
      <w:proofErr w:type="spellStart"/>
      <w:r w:rsidRPr="00D84978">
        <w:rPr>
          <w:rFonts w:ascii="Calibri" w:hAnsi="Calibri" w:cs="Calibri"/>
        </w:rPr>
        <w:t>Zawistowski</w:t>
      </w:r>
      <w:proofErr w:type="spellEnd"/>
      <w:r w:rsidRPr="00D84978">
        <w:rPr>
          <w:rFonts w:ascii="Calibri" w:hAnsi="Calibri" w:cs="Calibri"/>
        </w:rPr>
        <w:t xml:space="preserve"> C, </w:t>
      </w:r>
      <w:proofErr w:type="spellStart"/>
      <w:r w:rsidRPr="00D84978">
        <w:rPr>
          <w:rFonts w:ascii="Calibri" w:hAnsi="Calibri" w:cs="Calibri"/>
        </w:rPr>
        <w:t>Rudich</w:t>
      </w:r>
      <w:proofErr w:type="spellEnd"/>
      <w:r w:rsidRPr="00D84978">
        <w:rPr>
          <w:rFonts w:ascii="Calibri" w:hAnsi="Calibri" w:cs="Calibri"/>
        </w:rPr>
        <w:t xml:space="preserve"> S, Daly B, </w:t>
      </w:r>
      <w:proofErr w:type="spellStart"/>
      <w:r w:rsidRPr="00D84978">
        <w:rPr>
          <w:rFonts w:ascii="Calibri" w:hAnsi="Calibri" w:cs="Calibri"/>
        </w:rPr>
        <w:t>Chaitin</w:t>
      </w:r>
      <w:proofErr w:type="spellEnd"/>
      <w:r w:rsidRPr="00D84978">
        <w:rPr>
          <w:rFonts w:ascii="Calibri" w:hAnsi="Calibri" w:cs="Calibri"/>
        </w:rPr>
        <w:t xml:space="preserve"> E. Donors after cardiac death: validation of identification criteria (DVIC) study for predictors of rapid death. Am J Transplant Off J Am Soc Transplant Am Soc </w:t>
      </w:r>
      <w:proofErr w:type="spellStart"/>
      <w:r w:rsidRPr="00D84978">
        <w:rPr>
          <w:rFonts w:ascii="Calibri" w:hAnsi="Calibri" w:cs="Calibri"/>
        </w:rPr>
        <w:t>Transpl</w:t>
      </w:r>
      <w:proofErr w:type="spellEnd"/>
      <w:r w:rsidRPr="00D84978">
        <w:rPr>
          <w:rFonts w:ascii="Calibri" w:hAnsi="Calibri" w:cs="Calibri"/>
        </w:rPr>
        <w:t xml:space="preserve"> Surg. 2008;8(2):432–41. </w:t>
      </w:r>
    </w:p>
    <w:p w14:paraId="71F322B9" w14:textId="77777777" w:rsidR="00D84978" w:rsidRPr="00D84978" w:rsidRDefault="00D84978" w:rsidP="00D84978">
      <w:pPr>
        <w:pStyle w:val="Bibliography"/>
        <w:rPr>
          <w:rFonts w:ascii="Calibri" w:hAnsi="Calibri" w:cs="Calibri"/>
        </w:rPr>
      </w:pPr>
      <w:r w:rsidRPr="00D84978">
        <w:rPr>
          <w:rFonts w:ascii="Calibri" w:hAnsi="Calibri" w:cs="Calibri"/>
        </w:rPr>
        <w:t>10.</w:t>
      </w:r>
      <w:r w:rsidRPr="00D84978">
        <w:rPr>
          <w:rFonts w:ascii="Calibri" w:hAnsi="Calibri" w:cs="Calibri"/>
        </w:rPr>
        <w:tab/>
        <w:t xml:space="preserve">Cooke CR, </w:t>
      </w:r>
      <w:proofErr w:type="spellStart"/>
      <w:r w:rsidRPr="00D84978">
        <w:rPr>
          <w:rFonts w:ascii="Calibri" w:hAnsi="Calibri" w:cs="Calibri"/>
        </w:rPr>
        <w:t>Hotchkin</w:t>
      </w:r>
      <w:proofErr w:type="spellEnd"/>
      <w:r w:rsidRPr="00D84978">
        <w:rPr>
          <w:rFonts w:ascii="Calibri" w:hAnsi="Calibri" w:cs="Calibri"/>
        </w:rPr>
        <w:t xml:space="preserve"> DL, </w:t>
      </w:r>
      <w:proofErr w:type="spellStart"/>
      <w:r w:rsidRPr="00D84978">
        <w:rPr>
          <w:rFonts w:ascii="Calibri" w:hAnsi="Calibri" w:cs="Calibri"/>
        </w:rPr>
        <w:t>Engelberg</w:t>
      </w:r>
      <w:proofErr w:type="spellEnd"/>
      <w:r w:rsidRPr="00D84978">
        <w:rPr>
          <w:rFonts w:ascii="Calibri" w:hAnsi="Calibri" w:cs="Calibri"/>
        </w:rPr>
        <w:t xml:space="preserve"> RA, </w:t>
      </w:r>
      <w:proofErr w:type="spellStart"/>
      <w:r w:rsidRPr="00D84978">
        <w:rPr>
          <w:rFonts w:ascii="Calibri" w:hAnsi="Calibri" w:cs="Calibri"/>
        </w:rPr>
        <w:t>Rubinson</w:t>
      </w:r>
      <w:proofErr w:type="spellEnd"/>
      <w:r w:rsidRPr="00D84978">
        <w:rPr>
          <w:rFonts w:ascii="Calibri" w:hAnsi="Calibri" w:cs="Calibri"/>
        </w:rPr>
        <w:t xml:space="preserve"> L, Curtis JR. Predictors of time to death after terminal withdrawal of mechanical ventilation in the ICU. Chest. 2010;138(2):289–97. </w:t>
      </w:r>
    </w:p>
    <w:p w14:paraId="17880793" w14:textId="77777777" w:rsidR="00D84978" w:rsidRPr="00D84978" w:rsidRDefault="00D84978" w:rsidP="00D84978">
      <w:pPr>
        <w:pStyle w:val="Bibliography"/>
        <w:rPr>
          <w:rFonts w:ascii="Calibri" w:hAnsi="Calibri" w:cs="Calibri"/>
        </w:rPr>
      </w:pPr>
      <w:r w:rsidRPr="00D84978">
        <w:rPr>
          <w:rFonts w:ascii="Calibri" w:hAnsi="Calibri" w:cs="Calibri"/>
        </w:rPr>
        <w:t>11.</w:t>
      </w:r>
      <w:r w:rsidRPr="00D84978">
        <w:rPr>
          <w:rFonts w:ascii="Calibri" w:hAnsi="Calibri" w:cs="Calibri"/>
        </w:rPr>
        <w:tab/>
        <w:t xml:space="preserve">Yee AH, </w:t>
      </w:r>
      <w:proofErr w:type="spellStart"/>
      <w:r w:rsidRPr="00D84978">
        <w:rPr>
          <w:rFonts w:ascii="Calibri" w:hAnsi="Calibri" w:cs="Calibri"/>
        </w:rPr>
        <w:t>Rabinstein</w:t>
      </w:r>
      <w:proofErr w:type="spellEnd"/>
      <w:r w:rsidRPr="00D84978">
        <w:rPr>
          <w:rFonts w:ascii="Calibri" w:hAnsi="Calibri" w:cs="Calibri"/>
        </w:rPr>
        <w:t xml:space="preserve"> AA, Thapa P, </w:t>
      </w:r>
      <w:proofErr w:type="spellStart"/>
      <w:r w:rsidRPr="00D84978">
        <w:rPr>
          <w:rFonts w:ascii="Calibri" w:hAnsi="Calibri" w:cs="Calibri"/>
        </w:rPr>
        <w:t>Mandrekar</w:t>
      </w:r>
      <w:proofErr w:type="spellEnd"/>
      <w:r w:rsidRPr="00D84978">
        <w:rPr>
          <w:rFonts w:ascii="Calibri" w:hAnsi="Calibri" w:cs="Calibri"/>
        </w:rPr>
        <w:t xml:space="preserve"> J, </w:t>
      </w:r>
      <w:proofErr w:type="spellStart"/>
      <w:r w:rsidRPr="00D84978">
        <w:rPr>
          <w:rFonts w:ascii="Calibri" w:hAnsi="Calibri" w:cs="Calibri"/>
        </w:rPr>
        <w:t>Wijdicks</w:t>
      </w:r>
      <w:proofErr w:type="spellEnd"/>
      <w:r w:rsidRPr="00D84978">
        <w:rPr>
          <w:rFonts w:ascii="Calibri" w:hAnsi="Calibri" w:cs="Calibri"/>
        </w:rPr>
        <w:t xml:space="preserve"> EFM. Factors influencing time to death after withdrawal of life support in neurocritical patients. Neurology. 2010;74(17):1380–5. </w:t>
      </w:r>
    </w:p>
    <w:p w14:paraId="58974953" w14:textId="77777777" w:rsidR="00D84978" w:rsidRPr="00D84978" w:rsidRDefault="00D84978" w:rsidP="00D84978">
      <w:pPr>
        <w:pStyle w:val="Bibliography"/>
        <w:rPr>
          <w:rFonts w:ascii="Calibri" w:hAnsi="Calibri" w:cs="Calibri"/>
        </w:rPr>
      </w:pPr>
      <w:r w:rsidRPr="00D84978">
        <w:rPr>
          <w:rFonts w:ascii="Calibri" w:hAnsi="Calibri" w:cs="Calibri"/>
        </w:rPr>
        <w:t>12.</w:t>
      </w:r>
      <w:r w:rsidRPr="00D84978">
        <w:rPr>
          <w:rFonts w:ascii="Calibri" w:hAnsi="Calibri" w:cs="Calibri"/>
        </w:rPr>
        <w:tab/>
        <w:t xml:space="preserve">Mazer MA, Alligood CM, Wu Q. The infusion of opioids during terminal withdrawal of mechanical ventilation in the medical intensive care unit. J Pain Symptom Manage. 2011;42(1):44–51. </w:t>
      </w:r>
    </w:p>
    <w:p w14:paraId="3EE4D476" w14:textId="77777777" w:rsidR="00D84978" w:rsidRPr="00D84978" w:rsidRDefault="00D84978" w:rsidP="00D84978">
      <w:pPr>
        <w:pStyle w:val="Bibliography"/>
        <w:rPr>
          <w:rFonts w:ascii="Calibri" w:hAnsi="Calibri" w:cs="Calibri"/>
        </w:rPr>
      </w:pPr>
      <w:r w:rsidRPr="00D84978">
        <w:rPr>
          <w:rFonts w:ascii="Calibri" w:hAnsi="Calibri" w:cs="Calibri"/>
        </w:rPr>
        <w:t>13.</w:t>
      </w:r>
      <w:r w:rsidRPr="00D84978">
        <w:rPr>
          <w:rFonts w:ascii="Calibri" w:hAnsi="Calibri" w:cs="Calibri"/>
        </w:rPr>
        <w:tab/>
      </w:r>
      <w:proofErr w:type="spellStart"/>
      <w:r w:rsidRPr="00D84978">
        <w:rPr>
          <w:rFonts w:ascii="Calibri" w:hAnsi="Calibri" w:cs="Calibri"/>
        </w:rPr>
        <w:t>Rabinstein</w:t>
      </w:r>
      <w:proofErr w:type="spellEnd"/>
      <w:r w:rsidRPr="00D84978">
        <w:rPr>
          <w:rFonts w:ascii="Calibri" w:hAnsi="Calibri" w:cs="Calibri"/>
        </w:rPr>
        <w:t xml:space="preserve"> AA, Yee AH, </w:t>
      </w:r>
      <w:proofErr w:type="spellStart"/>
      <w:r w:rsidRPr="00D84978">
        <w:rPr>
          <w:rFonts w:ascii="Calibri" w:hAnsi="Calibri" w:cs="Calibri"/>
        </w:rPr>
        <w:t>Mandrekar</w:t>
      </w:r>
      <w:proofErr w:type="spellEnd"/>
      <w:r w:rsidRPr="00D84978">
        <w:rPr>
          <w:rFonts w:ascii="Calibri" w:hAnsi="Calibri" w:cs="Calibri"/>
        </w:rPr>
        <w:t xml:space="preserve"> J, Fugate JE, de Groot YJ, </w:t>
      </w:r>
      <w:proofErr w:type="spellStart"/>
      <w:r w:rsidRPr="00D84978">
        <w:rPr>
          <w:rFonts w:ascii="Calibri" w:hAnsi="Calibri" w:cs="Calibri"/>
        </w:rPr>
        <w:t>Kompanje</w:t>
      </w:r>
      <w:proofErr w:type="spellEnd"/>
      <w:r w:rsidRPr="00D84978">
        <w:rPr>
          <w:rFonts w:ascii="Calibri" w:hAnsi="Calibri" w:cs="Calibri"/>
        </w:rPr>
        <w:t xml:space="preserve"> EJO, et al. Prediction of potential for organ donation after cardiac death in patients in neurocritical state: a prospective observational study. Lancet Neurol. 2012;11(5):414–9. </w:t>
      </w:r>
    </w:p>
    <w:p w14:paraId="6BB78E81" w14:textId="77777777" w:rsidR="00D84978" w:rsidRPr="00D84978" w:rsidRDefault="00D84978" w:rsidP="00D84978">
      <w:pPr>
        <w:pStyle w:val="Bibliography"/>
        <w:rPr>
          <w:rFonts w:ascii="Calibri" w:hAnsi="Calibri" w:cs="Calibri"/>
        </w:rPr>
      </w:pPr>
      <w:r w:rsidRPr="00D84978">
        <w:rPr>
          <w:rFonts w:ascii="Calibri" w:hAnsi="Calibri" w:cs="Calibri"/>
        </w:rPr>
        <w:t>14.</w:t>
      </w:r>
      <w:r w:rsidRPr="00D84978">
        <w:rPr>
          <w:rFonts w:ascii="Calibri" w:hAnsi="Calibri" w:cs="Calibri"/>
        </w:rPr>
        <w:tab/>
        <w:t xml:space="preserve">Huynh TN, Walling AM, Le TX, </w:t>
      </w:r>
      <w:proofErr w:type="spellStart"/>
      <w:r w:rsidRPr="00D84978">
        <w:rPr>
          <w:rFonts w:ascii="Calibri" w:hAnsi="Calibri" w:cs="Calibri"/>
        </w:rPr>
        <w:t>Kleerup</w:t>
      </w:r>
      <w:proofErr w:type="spellEnd"/>
      <w:r w:rsidRPr="00D84978">
        <w:rPr>
          <w:rFonts w:ascii="Calibri" w:hAnsi="Calibri" w:cs="Calibri"/>
        </w:rPr>
        <w:t xml:space="preserve"> EC, Liu H, Wenger NS. Factors associated with palliative withdrawal of mechanical ventilation and time to death after withdrawal. J </w:t>
      </w:r>
      <w:proofErr w:type="spellStart"/>
      <w:r w:rsidRPr="00D84978">
        <w:rPr>
          <w:rFonts w:ascii="Calibri" w:hAnsi="Calibri" w:cs="Calibri"/>
        </w:rPr>
        <w:t>Palliat</w:t>
      </w:r>
      <w:proofErr w:type="spellEnd"/>
      <w:r w:rsidRPr="00D84978">
        <w:rPr>
          <w:rFonts w:ascii="Calibri" w:hAnsi="Calibri" w:cs="Calibri"/>
        </w:rPr>
        <w:t xml:space="preserve"> Med. 2013;16(11):1368–74. </w:t>
      </w:r>
    </w:p>
    <w:p w14:paraId="7BE2CA52" w14:textId="77777777" w:rsidR="00D84978" w:rsidRPr="00D84978" w:rsidRDefault="00D84978" w:rsidP="00D84978">
      <w:pPr>
        <w:pStyle w:val="Bibliography"/>
        <w:rPr>
          <w:rFonts w:ascii="Calibri" w:hAnsi="Calibri" w:cs="Calibri"/>
        </w:rPr>
      </w:pPr>
      <w:r w:rsidRPr="00D84978">
        <w:rPr>
          <w:rFonts w:ascii="Calibri" w:hAnsi="Calibri" w:cs="Calibri"/>
        </w:rPr>
        <w:lastRenderedPageBreak/>
        <w:t>15.</w:t>
      </w:r>
      <w:r w:rsidRPr="00D84978">
        <w:rPr>
          <w:rFonts w:ascii="Calibri" w:hAnsi="Calibri" w:cs="Calibri"/>
        </w:rPr>
        <w:tab/>
        <w:t xml:space="preserve">He X, Xu G, Liang W, Liu B, Xu Y, Luan Z, et al. Nomogram for Predicting Time to Death After Withdrawal of Life-Sustaining Treatment in Patients </w:t>
      </w:r>
      <w:proofErr w:type="gramStart"/>
      <w:r w:rsidRPr="00D84978">
        <w:rPr>
          <w:rFonts w:ascii="Calibri" w:hAnsi="Calibri" w:cs="Calibri"/>
        </w:rPr>
        <w:t>With</w:t>
      </w:r>
      <w:proofErr w:type="gramEnd"/>
      <w:r w:rsidRPr="00D84978">
        <w:rPr>
          <w:rFonts w:ascii="Calibri" w:hAnsi="Calibri" w:cs="Calibri"/>
        </w:rPr>
        <w:t xml:space="preserve"> Devastating Neurological Injury. Am J Transplant Off J Am Soc Transplant Am Soc </w:t>
      </w:r>
      <w:proofErr w:type="spellStart"/>
      <w:r w:rsidRPr="00D84978">
        <w:rPr>
          <w:rFonts w:ascii="Calibri" w:hAnsi="Calibri" w:cs="Calibri"/>
        </w:rPr>
        <w:t>Transpl</w:t>
      </w:r>
      <w:proofErr w:type="spellEnd"/>
      <w:r w:rsidRPr="00D84978">
        <w:rPr>
          <w:rFonts w:ascii="Calibri" w:hAnsi="Calibri" w:cs="Calibri"/>
        </w:rPr>
        <w:t xml:space="preserve"> Surg. 2015;15(8):2136–42. </w:t>
      </w:r>
    </w:p>
    <w:p w14:paraId="46789583" w14:textId="77777777" w:rsidR="00D84978" w:rsidRPr="00D84978" w:rsidRDefault="00D84978" w:rsidP="00D84978">
      <w:pPr>
        <w:pStyle w:val="Bibliography"/>
        <w:rPr>
          <w:rFonts w:ascii="Calibri" w:hAnsi="Calibri" w:cs="Calibri"/>
        </w:rPr>
      </w:pPr>
      <w:r w:rsidRPr="00D84978">
        <w:rPr>
          <w:rFonts w:ascii="Calibri" w:hAnsi="Calibri" w:cs="Calibri"/>
        </w:rPr>
        <w:t>16.</w:t>
      </w:r>
      <w:r w:rsidRPr="00D84978">
        <w:rPr>
          <w:rFonts w:ascii="Calibri" w:hAnsi="Calibri" w:cs="Calibri"/>
        </w:rPr>
        <w:tab/>
        <w:t xml:space="preserve">Long AC, Muni S, </w:t>
      </w:r>
      <w:proofErr w:type="spellStart"/>
      <w:r w:rsidRPr="00D84978">
        <w:rPr>
          <w:rFonts w:ascii="Calibri" w:hAnsi="Calibri" w:cs="Calibri"/>
        </w:rPr>
        <w:t>Treece</w:t>
      </w:r>
      <w:proofErr w:type="spellEnd"/>
      <w:r w:rsidRPr="00D84978">
        <w:rPr>
          <w:rFonts w:ascii="Calibri" w:hAnsi="Calibri" w:cs="Calibri"/>
        </w:rPr>
        <w:t xml:space="preserve"> PD, </w:t>
      </w:r>
      <w:proofErr w:type="spellStart"/>
      <w:r w:rsidRPr="00D84978">
        <w:rPr>
          <w:rFonts w:ascii="Calibri" w:hAnsi="Calibri" w:cs="Calibri"/>
        </w:rPr>
        <w:t>Engelberg</w:t>
      </w:r>
      <w:proofErr w:type="spellEnd"/>
      <w:r w:rsidRPr="00D84978">
        <w:rPr>
          <w:rFonts w:ascii="Calibri" w:hAnsi="Calibri" w:cs="Calibri"/>
        </w:rPr>
        <w:t xml:space="preserve"> RA, Nielsen EL, Fitzpatrick AL, et al. Time to Death after Terminal Withdrawal of Mechanical Ventilation: Specific Respiratory and Physiologic Parameters May Inform Physician Predictions. J </w:t>
      </w:r>
      <w:proofErr w:type="spellStart"/>
      <w:r w:rsidRPr="00D84978">
        <w:rPr>
          <w:rFonts w:ascii="Calibri" w:hAnsi="Calibri" w:cs="Calibri"/>
        </w:rPr>
        <w:t>Palliat</w:t>
      </w:r>
      <w:proofErr w:type="spellEnd"/>
      <w:r w:rsidRPr="00D84978">
        <w:rPr>
          <w:rFonts w:ascii="Calibri" w:hAnsi="Calibri" w:cs="Calibri"/>
        </w:rPr>
        <w:t xml:space="preserve"> Med. 2015;18(12):1040–7. </w:t>
      </w:r>
    </w:p>
    <w:p w14:paraId="1B0CA7D2" w14:textId="77777777" w:rsidR="00D84978" w:rsidRPr="00D84978" w:rsidRDefault="00D84978" w:rsidP="00D84978">
      <w:pPr>
        <w:pStyle w:val="Bibliography"/>
        <w:rPr>
          <w:rFonts w:ascii="Calibri" w:hAnsi="Calibri" w:cs="Calibri"/>
        </w:rPr>
      </w:pPr>
      <w:r w:rsidRPr="00D84978">
        <w:rPr>
          <w:rFonts w:ascii="Calibri" w:hAnsi="Calibri" w:cs="Calibri"/>
        </w:rPr>
        <w:t>17.</w:t>
      </w:r>
      <w:r w:rsidRPr="00D84978">
        <w:rPr>
          <w:rFonts w:ascii="Calibri" w:hAnsi="Calibri" w:cs="Calibri"/>
        </w:rPr>
        <w:tab/>
        <w:t xml:space="preserve">Wind J, </w:t>
      </w:r>
      <w:proofErr w:type="spellStart"/>
      <w:r w:rsidRPr="00D84978">
        <w:rPr>
          <w:rFonts w:ascii="Calibri" w:hAnsi="Calibri" w:cs="Calibri"/>
        </w:rPr>
        <w:t>Snoeijs</w:t>
      </w:r>
      <w:proofErr w:type="spellEnd"/>
      <w:r w:rsidRPr="00D84978">
        <w:rPr>
          <w:rFonts w:ascii="Calibri" w:hAnsi="Calibri" w:cs="Calibri"/>
        </w:rPr>
        <w:t xml:space="preserve"> MGJ, </w:t>
      </w:r>
      <w:proofErr w:type="spellStart"/>
      <w:r w:rsidRPr="00D84978">
        <w:rPr>
          <w:rFonts w:ascii="Calibri" w:hAnsi="Calibri" w:cs="Calibri"/>
        </w:rPr>
        <w:t>Brugman</w:t>
      </w:r>
      <w:proofErr w:type="spellEnd"/>
      <w:r w:rsidRPr="00D84978">
        <w:rPr>
          <w:rFonts w:ascii="Calibri" w:hAnsi="Calibri" w:cs="Calibri"/>
        </w:rPr>
        <w:t xml:space="preserve"> CA, </w:t>
      </w:r>
      <w:proofErr w:type="spellStart"/>
      <w:r w:rsidRPr="00D84978">
        <w:rPr>
          <w:rFonts w:ascii="Calibri" w:hAnsi="Calibri" w:cs="Calibri"/>
        </w:rPr>
        <w:t>Vervelde</w:t>
      </w:r>
      <w:proofErr w:type="spellEnd"/>
      <w:r w:rsidRPr="00D84978">
        <w:rPr>
          <w:rFonts w:ascii="Calibri" w:hAnsi="Calibri" w:cs="Calibri"/>
        </w:rPr>
        <w:t xml:space="preserve"> J, </w:t>
      </w:r>
      <w:proofErr w:type="spellStart"/>
      <w:r w:rsidRPr="00D84978">
        <w:rPr>
          <w:rFonts w:ascii="Calibri" w:hAnsi="Calibri" w:cs="Calibri"/>
        </w:rPr>
        <w:t>Zwaveling</w:t>
      </w:r>
      <w:proofErr w:type="spellEnd"/>
      <w:r w:rsidRPr="00D84978">
        <w:rPr>
          <w:rFonts w:ascii="Calibri" w:hAnsi="Calibri" w:cs="Calibri"/>
        </w:rPr>
        <w:t xml:space="preserve"> J, van Mook WN, et al. Prediction of time of death after withdrawal of life-sustaining treatment in potential donors after cardiac death*. Crit Care Med. 2012;40(3):766–9. </w:t>
      </w:r>
    </w:p>
    <w:p w14:paraId="4F8EE5FA" w14:textId="77777777" w:rsidR="00D84978" w:rsidRPr="00D84978" w:rsidRDefault="00D84978" w:rsidP="00D84978">
      <w:pPr>
        <w:pStyle w:val="Bibliography"/>
        <w:rPr>
          <w:rFonts w:ascii="Calibri" w:hAnsi="Calibri" w:cs="Calibri"/>
        </w:rPr>
      </w:pPr>
      <w:r w:rsidRPr="00D84978">
        <w:rPr>
          <w:rFonts w:ascii="Calibri" w:hAnsi="Calibri" w:cs="Calibri"/>
        </w:rPr>
        <w:t>18.</w:t>
      </w:r>
      <w:r w:rsidRPr="00D84978">
        <w:rPr>
          <w:rFonts w:ascii="Calibri" w:hAnsi="Calibri" w:cs="Calibri"/>
        </w:rPr>
        <w:tab/>
        <w:t xml:space="preserve">Lewis J, Peltier J, Nelson H, Snyder W, Schneider K, Steinberger D, et al. Development of the University of Wisconsin donation After Cardiac Death Evaluation Tool. Prog Transplant Aliso Viejo Calif. 2003;13(4):265–73. </w:t>
      </w:r>
    </w:p>
    <w:p w14:paraId="3819749F" w14:textId="77777777" w:rsidR="00D84978" w:rsidRPr="00D84978" w:rsidRDefault="00D84978" w:rsidP="00D84978">
      <w:pPr>
        <w:pStyle w:val="Bibliography"/>
        <w:rPr>
          <w:rFonts w:ascii="Calibri" w:hAnsi="Calibri" w:cs="Calibri"/>
        </w:rPr>
      </w:pPr>
      <w:r w:rsidRPr="00D84978">
        <w:rPr>
          <w:rFonts w:ascii="Calibri" w:hAnsi="Calibri" w:cs="Calibri"/>
        </w:rPr>
        <w:t>19.</w:t>
      </w:r>
      <w:r w:rsidRPr="00D84978">
        <w:rPr>
          <w:rFonts w:ascii="Calibri" w:hAnsi="Calibri" w:cs="Calibri"/>
        </w:rPr>
        <w:tab/>
      </w:r>
      <w:proofErr w:type="spellStart"/>
      <w:r w:rsidRPr="00D84978">
        <w:rPr>
          <w:rFonts w:ascii="Calibri" w:hAnsi="Calibri" w:cs="Calibri"/>
        </w:rPr>
        <w:t>Kotsopoulos</w:t>
      </w:r>
      <w:proofErr w:type="spellEnd"/>
      <w:r w:rsidRPr="00D84978">
        <w:rPr>
          <w:rFonts w:ascii="Calibri" w:hAnsi="Calibri" w:cs="Calibri"/>
        </w:rPr>
        <w:t xml:space="preserve"> AMM, Boing-Messing F, Jansen NE, Vos P, Abdo WF. External validation of prediction models for time to death in potential donors after circulatory death. Am J Transplant Off J Am Soc Transplant Am Soc </w:t>
      </w:r>
      <w:proofErr w:type="spellStart"/>
      <w:r w:rsidRPr="00D84978">
        <w:rPr>
          <w:rFonts w:ascii="Calibri" w:hAnsi="Calibri" w:cs="Calibri"/>
        </w:rPr>
        <w:t>Transpl</w:t>
      </w:r>
      <w:proofErr w:type="spellEnd"/>
      <w:r w:rsidRPr="00D84978">
        <w:rPr>
          <w:rFonts w:ascii="Calibri" w:hAnsi="Calibri" w:cs="Calibri"/>
        </w:rPr>
        <w:t xml:space="preserve"> Surg. 2018;18(4):890–6. </w:t>
      </w:r>
    </w:p>
    <w:p w14:paraId="439BD892" w14:textId="77777777" w:rsidR="00D84978" w:rsidRPr="00D84978" w:rsidRDefault="00D84978" w:rsidP="00D84978">
      <w:pPr>
        <w:pStyle w:val="Bibliography"/>
        <w:rPr>
          <w:rFonts w:ascii="Calibri" w:hAnsi="Calibri" w:cs="Calibri"/>
        </w:rPr>
      </w:pPr>
      <w:r w:rsidRPr="00D84978">
        <w:rPr>
          <w:rFonts w:ascii="Calibri" w:hAnsi="Calibri" w:cs="Calibri"/>
        </w:rPr>
        <w:t>20.</w:t>
      </w:r>
      <w:r w:rsidRPr="00D84978">
        <w:rPr>
          <w:rFonts w:ascii="Calibri" w:hAnsi="Calibri" w:cs="Calibri"/>
        </w:rPr>
        <w:tab/>
      </w:r>
      <w:proofErr w:type="spellStart"/>
      <w:r w:rsidRPr="00D84978">
        <w:rPr>
          <w:rFonts w:ascii="Calibri" w:hAnsi="Calibri" w:cs="Calibri"/>
        </w:rPr>
        <w:t>Suntharalingam</w:t>
      </w:r>
      <w:proofErr w:type="spellEnd"/>
      <w:r w:rsidRPr="00D84978">
        <w:rPr>
          <w:rFonts w:ascii="Calibri" w:hAnsi="Calibri" w:cs="Calibri"/>
        </w:rPr>
        <w:t xml:space="preserve"> C, Sharples L, Dudley C, Bradley JA, Watson CJE. Time to cardiac death after withdrawal of life-sustaining treatment in potential organ donors. Am J Transplant Off J Am Soc Transplant Am Soc </w:t>
      </w:r>
      <w:proofErr w:type="spellStart"/>
      <w:r w:rsidRPr="00D84978">
        <w:rPr>
          <w:rFonts w:ascii="Calibri" w:hAnsi="Calibri" w:cs="Calibri"/>
        </w:rPr>
        <w:t>Transpl</w:t>
      </w:r>
      <w:proofErr w:type="spellEnd"/>
      <w:r w:rsidRPr="00D84978">
        <w:rPr>
          <w:rFonts w:ascii="Calibri" w:hAnsi="Calibri" w:cs="Calibri"/>
        </w:rPr>
        <w:t xml:space="preserve"> Surg. 2009;9(9):2157–65. </w:t>
      </w:r>
    </w:p>
    <w:p w14:paraId="4CD02697" w14:textId="77777777" w:rsidR="00D84978" w:rsidRPr="00D84978" w:rsidRDefault="00D84978" w:rsidP="00D84978">
      <w:pPr>
        <w:pStyle w:val="Bibliography"/>
        <w:rPr>
          <w:rFonts w:ascii="Calibri" w:hAnsi="Calibri" w:cs="Calibri"/>
        </w:rPr>
      </w:pPr>
      <w:r w:rsidRPr="00D84978">
        <w:rPr>
          <w:rFonts w:ascii="Calibri" w:hAnsi="Calibri" w:cs="Calibri"/>
        </w:rPr>
        <w:t>21.</w:t>
      </w:r>
      <w:r w:rsidRPr="00D84978">
        <w:rPr>
          <w:rFonts w:ascii="Calibri" w:hAnsi="Calibri" w:cs="Calibri"/>
        </w:rPr>
        <w:tab/>
        <w:t xml:space="preserve">Davila D, </w:t>
      </w:r>
      <w:proofErr w:type="spellStart"/>
      <w:r w:rsidRPr="00D84978">
        <w:rPr>
          <w:rFonts w:ascii="Calibri" w:hAnsi="Calibri" w:cs="Calibri"/>
        </w:rPr>
        <w:t>Ciria</w:t>
      </w:r>
      <w:proofErr w:type="spellEnd"/>
      <w:r w:rsidRPr="00D84978">
        <w:rPr>
          <w:rFonts w:ascii="Calibri" w:hAnsi="Calibri" w:cs="Calibri"/>
        </w:rPr>
        <w:t xml:space="preserve"> R, Jassem W, </w:t>
      </w:r>
      <w:proofErr w:type="spellStart"/>
      <w:r w:rsidRPr="00D84978">
        <w:rPr>
          <w:rFonts w:ascii="Calibri" w:hAnsi="Calibri" w:cs="Calibri"/>
        </w:rPr>
        <w:t>Briceño</w:t>
      </w:r>
      <w:proofErr w:type="spellEnd"/>
      <w:r w:rsidRPr="00D84978">
        <w:rPr>
          <w:rFonts w:ascii="Calibri" w:hAnsi="Calibri" w:cs="Calibri"/>
        </w:rPr>
        <w:t xml:space="preserve"> J, Littlejohn W, </w:t>
      </w:r>
      <w:proofErr w:type="spellStart"/>
      <w:r w:rsidRPr="00D84978">
        <w:rPr>
          <w:rFonts w:ascii="Calibri" w:hAnsi="Calibri" w:cs="Calibri"/>
        </w:rPr>
        <w:t>Vilca</w:t>
      </w:r>
      <w:proofErr w:type="spellEnd"/>
      <w:r w:rsidRPr="00D84978">
        <w:rPr>
          <w:rFonts w:ascii="Calibri" w:hAnsi="Calibri" w:cs="Calibri"/>
        </w:rPr>
        <w:t xml:space="preserve">-Meléndez H, et al. Prediction models of donor arrest and graft utilization in liver transplantation from maastricht-3 donors after circulatory death. Am J Transplant Off J Am Soc Transplant Am Soc </w:t>
      </w:r>
      <w:proofErr w:type="spellStart"/>
      <w:r w:rsidRPr="00D84978">
        <w:rPr>
          <w:rFonts w:ascii="Calibri" w:hAnsi="Calibri" w:cs="Calibri"/>
        </w:rPr>
        <w:t>Transpl</w:t>
      </w:r>
      <w:proofErr w:type="spellEnd"/>
      <w:r w:rsidRPr="00D84978">
        <w:rPr>
          <w:rFonts w:ascii="Calibri" w:hAnsi="Calibri" w:cs="Calibri"/>
        </w:rPr>
        <w:t xml:space="preserve"> Surg. 2012 Dec;12(12):3414–24. </w:t>
      </w:r>
    </w:p>
    <w:p w14:paraId="6865489E" w14:textId="77777777" w:rsidR="00D84978" w:rsidRPr="00D84978" w:rsidRDefault="00D84978" w:rsidP="00D84978">
      <w:pPr>
        <w:pStyle w:val="Bibliography"/>
        <w:rPr>
          <w:rFonts w:ascii="Calibri" w:hAnsi="Calibri" w:cs="Calibri"/>
        </w:rPr>
      </w:pPr>
      <w:r w:rsidRPr="00D84978">
        <w:rPr>
          <w:rFonts w:ascii="Calibri" w:hAnsi="Calibri" w:cs="Calibri"/>
        </w:rPr>
        <w:t>22.</w:t>
      </w:r>
      <w:r w:rsidRPr="00D84978">
        <w:rPr>
          <w:rFonts w:ascii="Calibri" w:hAnsi="Calibri" w:cs="Calibri"/>
        </w:rPr>
        <w:tab/>
        <w:t xml:space="preserve">de Groot YJ, </w:t>
      </w:r>
      <w:proofErr w:type="spellStart"/>
      <w:r w:rsidRPr="00D84978">
        <w:rPr>
          <w:rFonts w:ascii="Calibri" w:hAnsi="Calibri" w:cs="Calibri"/>
        </w:rPr>
        <w:t>Lingsma</w:t>
      </w:r>
      <w:proofErr w:type="spellEnd"/>
      <w:r w:rsidRPr="00D84978">
        <w:rPr>
          <w:rFonts w:ascii="Calibri" w:hAnsi="Calibri" w:cs="Calibri"/>
        </w:rPr>
        <w:t xml:space="preserve"> HF, Bakker J, </w:t>
      </w:r>
      <w:proofErr w:type="spellStart"/>
      <w:r w:rsidRPr="00D84978">
        <w:rPr>
          <w:rFonts w:ascii="Calibri" w:hAnsi="Calibri" w:cs="Calibri"/>
        </w:rPr>
        <w:t>Gommers</w:t>
      </w:r>
      <w:proofErr w:type="spellEnd"/>
      <w:r w:rsidRPr="00D84978">
        <w:rPr>
          <w:rFonts w:ascii="Calibri" w:hAnsi="Calibri" w:cs="Calibri"/>
        </w:rPr>
        <w:t xml:space="preserve"> DA, </w:t>
      </w:r>
      <w:proofErr w:type="spellStart"/>
      <w:r w:rsidRPr="00D84978">
        <w:rPr>
          <w:rFonts w:ascii="Calibri" w:hAnsi="Calibri" w:cs="Calibri"/>
        </w:rPr>
        <w:t>Steyerberg</w:t>
      </w:r>
      <w:proofErr w:type="spellEnd"/>
      <w:r w:rsidRPr="00D84978">
        <w:rPr>
          <w:rFonts w:ascii="Calibri" w:hAnsi="Calibri" w:cs="Calibri"/>
        </w:rPr>
        <w:t xml:space="preserve"> E, </w:t>
      </w:r>
      <w:proofErr w:type="spellStart"/>
      <w:r w:rsidRPr="00D84978">
        <w:rPr>
          <w:rFonts w:ascii="Calibri" w:hAnsi="Calibri" w:cs="Calibri"/>
        </w:rPr>
        <w:t>Kompanje</w:t>
      </w:r>
      <w:proofErr w:type="spellEnd"/>
      <w:r w:rsidRPr="00D84978">
        <w:rPr>
          <w:rFonts w:ascii="Calibri" w:hAnsi="Calibri" w:cs="Calibri"/>
        </w:rPr>
        <w:t xml:space="preserve"> EJO. External validation of a prognostic model predicting time of death after withdrawal of life support in neurocritical patients. Crit Care Med. 2012;40(1):233–8. </w:t>
      </w:r>
    </w:p>
    <w:p w14:paraId="109FC678" w14:textId="77777777" w:rsidR="00D84978" w:rsidRPr="00D84978" w:rsidRDefault="00D84978" w:rsidP="00D84978">
      <w:pPr>
        <w:pStyle w:val="Bibliography"/>
        <w:rPr>
          <w:rFonts w:ascii="Calibri" w:hAnsi="Calibri" w:cs="Calibri"/>
        </w:rPr>
      </w:pPr>
      <w:r w:rsidRPr="00D84978">
        <w:rPr>
          <w:rFonts w:ascii="Calibri" w:hAnsi="Calibri" w:cs="Calibri"/>
        </w:rPr>
        <w:t>23.</w:t>
      </w:r>
      <w:r w:rsidRPr="00D84978">
        <w:rPr>
          <w:rFonts w:ascii="Calibri" w:hAnsi="Calibri" w:cs="Calibri"/>
        </w:rPr>
        <w:tab/>
        <w:t xml:space="preserve">Xu G, Guo Z, Liang W, Xin E, Liu B, Xu Y, et al. Prediction of potential for organ donation after circulatory death in neurocritical patients. J Heart Lung Transplant Off </w:t>
      </w:r>
      <w:proofErr w:type="spellStart"/>
      <w:r w:rsidRPr="00D84978">
        <w:rPr>
          <w:rFonts w:ascii="Calibri" w:hAnsi="Calibri" w:cs="Calibri"/>
        </w:rPr>
        <w:t>Publ</w:t>
      </w:r>
      <w:proofErr w:type="spellEnd"/>
      <w:r w:rsidRPr="00D84978">
        <w:rPr>
          <w:rFonts w:ascii="Calibri" w:hAnsi="Calibri" w:cs="Calibri"/>
        </w:rPr>
        <w:t xml:space="preserve"> Int Soc Heart Transplant. 2018;37(3):358–64. </w:t>
      </w:r>
    </w:p>
    <w:p w14:paraId="5C8DA0BD" w14:textId="77777777" w:rsidR="00D84978" w:rsidRPr="00D84978" w:rsidRDefault="00D84978" w:rsidP="00D84978">
      <w:pPr>
        <w:pStyle w:val="Bibliography"/>
        <w:rPr>
          <w:rFonts w:ascii="Calibri" w:hAnsi="Calibri" w:cs="Calibri"/>
        </w:rPr>
      </w:pPr>
      <w:r w:rsidRPr="00D84978">
        <w:rPr>
          <w:rFonts w:ascii="Calibri" w:hAnsi="Calibri" w:cs="Calibri"/>
        </w:rPr>
        <w:t>24.</w:t>
      </w:r>
      <w:r w:rsidRPr="00D84978">
        <w:rPr>
          <w:rFonts w:ascii="Calibri" w:hAnsi="Calibri" w:cs="Calibri"/>
        </w:rPr>
        <w:tab/>
        <w:t xml:space="preserve">Kramer AH, Holliday K, Keenan S, </w:t>
      </w:r>
      <w:proofErr w:type="spellStart"/>
      <w:r w:rsidRPr="00D84978">
        <w:rPr>
          <w:rFonts w:ascii="Calibri" w:hAnsi="Calibri" w:cs="Calibri"/>
        </w:rPr>
        <w:t>Isac</w:t>
      </w:r>
      <w:proofErr w:type="spellEnd"/>
      <w:r w:rsidRPr="00D84978">
        <w:rPr>
          <w:rFonts w:ascii="Calibri" w:hAnsi="Calibri" w:cs="Calibri"/>
        </w:rPr>
        <w:t xml:space="preserve"> G, </w:t>
      </w:r>
      <w:proofErr w:type="spellStart"/>
      <w:r w:rsidRPr="00D84978">
        <w:rPr>
          <w:rFonts w:ascii="Calibri" w:hAnsi="Calibri" w:cs="Calibri"/>
        </w:rPr>
        <w:t>Kutsogiannis</w:t>
      </w:r>
      <w:proofErr w:type="spellEnd"/>
      <w:r w:rsidRPr="00D84978">
        <w:rPr>
          <w:rFonts w:ascii="Calibri" w:hAnsi="Calibri" w:cs="Calibri"/>
        </w:rPr>
        <w:t xml:space="preserve"> DJ, </w:t>
      </w:r>
      <w:proofErr w:type="spellStart"/>
      <w:r w:rsidRPr="00D84978">
        <w:rPr>
          <w:rFonts w:ascii="Calibri" w:hAnsi="Calibri" w:cs="Calibri"/>
        </w:rPr>
        <w:t>Kneteman</w:t>
      </w:r>
      <w:proofErr w:type="spellEnd"/>
      <w:r w:rsidRPr="00D84978">
        <w:rPr>
          <w:rFonts w:ascii="Calibri" w:hAnsi="Calibri" w:cs="Calibri"/>
        </w:rPr>
        <w:t xml:space="preserve"> NM, et al. Donation after circulatory determination of death in western Canada: a multicentre study of donor characteristics and critical care practices. Can J </w:t>
      </w:r>
      <w:proofErr w:type="spellStart"/>
      <w:r w:rsidRPr="00D84978">
        <w:rPr>
          <w:rFonts w:ascii="Calibri" w:hAnsi="Calibri" w:cs="Calibri"/>
        </w:rPr>
        <w:t>Anaesth</w:t>
      </w:r>
      <w:proofErr w:type="spellEnd"/>
      <w:r w:rsidRPr="00D84978">
        <w:rPr>
          <w:rFonts w:ascii="Calibri" w:hAnsi="Calibri" w:cs="Calibri"/>
        </w:rPr>
        <w:t xml:space="preserve"> J Can </w:t>
      </w:r>
      <w:proofErr w:type="spellStart"/>
      <w:r w:rsidRPr="00D84978">
        <w:rPr>
          <w:rFonts w:ascii="Calibri" w:hAnsi="Calibri" w:cs="Calibri"/>
        </w:rPr>
        <w:t>Anesth</w:t>
      </w:r>
      <w:proofErr w:type="spellEnd"/>
      <w:r w:rsidRPr="00D84978">
        <w:rPr>
          <w:rFonts w:ascii="Calibri" w:hAnsi="Calibri" w:cs="Calibri"/>
        </w:rPr>
        <w:t xml:space="preserve">. 2020;67(5):521–31. </w:t>
      </w:r>
    </w:p>
    <w:p w14:paraId="405C66E0" w14:textId="77777777" w:rsidR="00D84978" w:rsidRPr="00D84978" w:rsidRDefault="00D84978" w:rsidP="00D84978">
      <w:pPr>
        <w:pStyle w:val="Bibliography"/>
        <w:rPr>
          <w:rFonts w:ascii="Calibri" w:hAnsi="Calibri" w:cs="Calibri"/>
        </w:rPr>
      </w:pPr>
      <w:r w:rsidRPr="00D84978">
        <w:rPr>
          <w:rFonts w:ascii="Calibri" w:hAnsi="Calibri" w:cs="Calibri"/>
        </w:rPr>
        <w:t>25.</w:t>
      </w:r>
      <w:r w:rsidRPr="00D84978">
        <w:rPr>
          <w:rFonts w:ascii="Calibri" w:hAnsi="Calibri" w:cs="Calibri"/>
        </w:rPr>
        <w:tab/>
      </w:r>
      <w:proofErr w:type="spellStart"/>
      <w:r w:rsidRPr="00D84978">
        <w:rPr>
          <w:rFonts w:ascii="Calibri" w:hAnsi="Calibri" w:cs="Calibri"/>
        </w:rPr>
        <w:t>Nijhoff</w:t>
      </w:r>
      <w:proofErr w:type="spellEnd"/>
      <w:r w:rsidRPr="00D84978">
        <w:rPr>
          <w:rFonts w:ascii="Calibri" w:hAnsi="Calibri" w:cs="Calibri"/>
        </w:rPr>
        <w:t xml:space="preserve"> MF, Pol RA, </w:t>
      </w:r>
      <w:proofErr w:type="spellStart"/>
      <w:r w:rsidRPr="00D84978">
        <w:rPr>
          <w:rFonts w:ascii="Calibri" w:hAnsi="Calibri" w:cs="Calibri"/>
        </w:rPr>
        <w:t>Volbeda</w:t>
      </w:r>
      <w:proofErr w:type="spellEnd"/>
      <w:r w:rsidRPr="00D84978">
        <w:rPr>
          <w:rFonts w:ascii="Calibri" w:hAnsi="Calibri" w:cs="Calibri"/>
        </w:rPr>
        <w:t xml:space="preserve"> M, </w:t>
      </w:r>
      <w:proofErr w:type="spellStart"/>
      <w:r w:rsidRPr="00D84978">
        <w:rPr>
          <w:rFonts w:ascii="Calibri" w:hAnsi="Calibri" w:cs="Calibri"/>
        </w:rPr>
        <w:t>Kotsopoulos</w:t>
      </w:r>
      <w:proofErr w:type="spellEnd"/>
      <w:r w:rsidRPr="00D84978">
        <w:rPr>
          <w:rFonts w:ascii="Calibri" w:hAnsi="Calibri" w:cs="Calibri"/>
        </w:rPr>
        <w:t xml:space="preserve"> AMM, </w:t>
      </w:r>
      <w:proofErr w:type="spellStart"/>
      <w:r w:rsidRPr="00D84978">
        <w:rPr>
          <w:rFonts w:ascii="Calibri" w:hAnsi="Calibri" w:cs="Calibri"/>
        </w:rPr>
        <w:t>Sonneveld</w:t>
      </w:r>
      <w:proofErr w:type="spellEnd"/>
      <w:r w:rsidRPr="00D84978">
        <w:rPr>
          <w:rFonts w:ascii="Calibri" w:hAnsi="Calibri" w:cs="Calibri"/>
        </w:rPr>
        <w:t xml:space="preserve"> JPC, </w:t>
      </w:r>
      <w:proofErr w:type="spellStart"/>
      <w:r w:rsidRPr="00D84978">
        <w:rPr>
          <w:rFonts w:ascii="Calibri" w:hAnsi="Calibri" w:cs="Calibri"/>
        </w:rPr>
        <w:t>Otterspoor</w:t>
      </w:r>
      <w:proofErr w:type="spellEnd"/>
      <w:r w:rsidRPr="00D84978">
        <w:rPr>
          <w:rFonts w:ascii="Calibri" w:hAnsi="Calibri" w:cs="Calibri"/>
        </w:rPr>
        <w:t xml:space="preserve"> L, et al. External Validation of the DCD-N Score and a Linear Prediction Model to Identify Potential Candidates for Organ Donation After Circulatory Death: A Nationwide </w:t>
      </w:r>
      <w:proofErr w:type="spellStart"/>
      <w:r w:rsidRPr="00D84978">
        <w:rPr>
          <w:rFonts w:ascii="Calibri" w:hAnsi="Calibri" w:cs="Calibri"/>
        </w:rPr>
        <w:t>Multicenter</w:t>
      </w:r>
      <w:proofErr w:type="spellEnd"/>
      <w:r w:rsidRPr="00D84978">
        <w:rPr>
          <w:rFonts w:ascii="Calibri" w:hAnsi="Calibri" w:cs="Calibri"/>
        </w:rPr>
        <w:t xml:space="preserve"> Cohort Study. Transplantation. 2021;105(6):1311–6. </w:t>
      </w:r>
    </w:p>
    <w:p w14:paraId="33E36EA6" w14:textId="77777777" w:rsidR="00D84978" w:rsidRPr="00D84978" w:rsidRDefault="00D84978" w:rsidP="00D84978">
      <w:pPr>
        <w:pStyle w:val="Bibliography"/>
        <w:rPr>
          <w:rFonts w:ascii="Calibri" w:hAnsi="Calibri" w:cs="Calibri"/>
        </w:rPr>
      </w:pPr>
      <w:r w:rsidRPr="00D84978">
        <w:rPr>
          <w:rFonts w:ascii="Calibri" w:hAnsi="Calibri" w:cs="Calibri"/>
        </w:rPr>
        <w:t>26.</w:t>
      </w:r>
      <w:r w:rsidRPr="00D84978">
        <w:rPr>
          <w:rFonts w:ascii="Calibri" w:hAnsi="Calibri" w:cs="Calibri"/>
        </w:rPr>
        <w:tab/>
      </w:r>
      <w:proofErr w:type="spellStart"/>
      <w:r w:rsidRPr="00D84978">
        <w:rPr>
          <w:rFonts w:ascii="Calibri" w:hAnsi="Calibri" w:cs="Calibri"/>
        </w:rPr>
        <w:t>Okahara</w:t>
      </w:r>
      <w:proofErr w:type="spellEnd"/>
      <w:r w:rsidRPr="00D84978">
        <w:rPr>
          <w:rFonts w:ascii="Calibri" w:hAnsi="Calibri" w:cs="Calibri"/>
        </w:rPr>
        <w:t xml:space="preserve"> S, Snell GI, McDonald M, D’Costa R, Opdam H, Pilcher DV, et al. Improving the predictability of time to death in controlled donation after circulatory death lung donors. </w:t>
      </w:r>
      <w:proofErr w:type="spellStart"/>
      <w:r w:rsidRPr="00D84978">
        <w:rPr>
          <w:rFonts w:ascii="Calibri" w:hAnsi="Calibri" w:cs="Calibri"/>
        </w:rPr>
        <w:t>Transpl</w:t>
      </w:r>
      <w:proofErr w:type="spellEnd"/>
      <w:r w:rsidRPr="00D84978">
        <w:rPr>
          <w:rFonts w:ascii="Calibri" w:hAnsi="Calibri" w:cs="Calibri"/>
        </w:rPr>
        <w:t xml:space="preserve"> Int. 2021;34(5):906–15. </w:t>
      </w:r>
    </w:p>
    <w:p w14:paraId="3718B6E3" w14:textId="77777777" w:rsidR="00D84978" w:rsidRPr="00D84978" w:rsidRDefault="00D84978" w:rsidP="00D84978">
      <w:pPr>
        <w:pStyle w:val="Bibliography"/>
        <w:rPr>
          <w:rFonts w:ascii="Calibri" w:hAnsi="Calibri" w:cs="Calibri"/>
        </w:rPr>
      </w:pPr>
      <w:r w:rsidRPr="00D84978">
        <w:rPr>
          <w:rFonts w:ascii="Calibri" w:hAnsi="Calibri" w:cs="Calibri"/>
        </w:rPr>
        <w:t>27.</w:t>
      </w:r>
      <w:r w:rsidRPr="00D84978">
        <w:rPr>
          <w:rFonts w:ascii="Calibri" w:hAnsi="Calibri" w:cs="Calibri"/>
        </w:rPr>
        <w:tab/>
      </w:r>
      <w:proofErr w:type="spellStart"/>
      <w:r w:rsidRPr="00D84978">
        <w:rPr>
          <w:rFonts w:ascii="Calibri" w:hAnsi="Calibri" w:cs="Calibri"/>
        </w:rPr>
        <w:t>Kotsopoulos</w:t>
      </w:r>
      <w:proofErr w:type="spellEnd"/>
      <w:r w:rsidRPr="00D84978">
        <w:rPr>
          <w:rFonts w:ascii="Calibri" w:hAnsi="Calibri" w:cs="Calibri"/>
        </w:rPr>
        <w:t xml:space="preserve"> A., Vos P., </w:t>
      </w:r>
      <w:proofErr w:type="spellStart"/>
      <w:r w:rsidRPr="00D84978">
        <w:rPr>
          <w:rFonts w:ascii="Calibri" w:hAnsi="Calibri" w:cs="Calibri"/>
        </w:rPr>
        <w:t>Witjes</w:t>
      </w:r>
      <w:proofErr w:type="spellEnd"/>
      <w:r w:rsidRPr="00D84978">
        <w:rPr>
          <w:rFonts w:ascii="Calibri" w:hAnsi="Calibri" w:cs="Calibri"/>
        </w:rPr>
        <w:t xml:space="preserve"> M., </w:t>
      </w:r>
      <w:proofErr w:type="spellStart"/>
      <w:r w:rsidRPr="00D84978">
        <w:rPr>
          <w:rFonts w:ascii="Calibri" w:hAnsi="Calibri" w:cs="Calibri"/>
        </w:rPr>
        <w:t>Volbeda</w:t>
      </w:r>
      <w:proofErr w:type="spellEnd"/>
      <w:r w:rsidRPr="00D84978">
        <w:rPr>
          <w:rFonts w:ascii="Calibri" w:hAnsi="Calibri" w:cs="Calibri"/>
        </w:rPr>
        <w:t xml:space="preserve"> M., Franke H., </w:t>
      </w:r>
      <w:proofErr w:type="spellStart"/>
      <w:r w:rsidRPr="00D84978">
        <w:rPr>
          <w:rFonts w:ascii="Calibri" w:hAnsi="Calibri" w:cs="Calibri"/>
        </w:rPr>
        <w:t>Epker</w:t>
      </w:r>
      <w:proofErr w:type="spellEnd"/>
      <w:r w:rsidRPr="00D84978">
        <w:rPr>
          <w:rFonts w:ascii="Calibri" w:hAnsi="Calibri" w:cs="Calibri"/>
        </w:rPr>
        <w:t xml:space="preserve"> J., et al. Prospective </w:t>
      </w:r>
      <w:proofErr w:type="spellStart"/>
      <w:r w:rsidRPr="00D84978">
        <w:rPr>
          <w:rFonts w:ascii="Calibri" w:hAnsi="Calibri" w:cs="Calibri"/>
        </w:rPr>
        <w:t>Multicenter</w:t>
      </w:r>
      <w:proofErr w:type="spellEnd"/>
      <w:r w:rsidRPr="00D84978">
        <w:rPr>
          <w:rFonts w:ascii="Calibri" w:hAnsi="Calibri" w:cs="Calibri"/>
        </w:rPr>
        <w:t xml:space="preserve"> Observational Cohort Study on Time to Death in Potential Controlled Donation after Circulatory Death Donors-Development and External Validation of Prediction Models: The DCD III Study. </w:t>
      </w:r>
      <w:r w:rsidRPr="00D84978">
        <w:rPr>
          <w:rFonts w:ascii="Calibri" w:hAnsi="Calibri" w:cs="Calibri"/>
        </w:rPr>
        <w:lastRenderedPageBreak/>
        <w:t>Transplantation. 2022</w:t>
      </w:r>
      <w:proofErr w:type="gramStart"/>
      <w:r w:rsidRPr="00D84978">
        <w:rPr>
          <w:rFonts w:ascii="Calibri" w:hAnsi="Calibri" w:cs="Calibri"/>
        </w:rPr>
        <w:t>;((</w:t>
      </w:r>
      <w:proofErr w:type="spellStart"/>
      <w:proofErr w:type="gramEnd"/>
      <w:r w:rsidRPr="00D84978">
        <w:rPr>
          <w:rFonts w:ascii="Calibri" w:hAnsi="Calibri" w:cs="Calibri"/>
        </w:rPr>
        <w:t>Kotsopoulos</w:t>
      </w:r>
      <w:proofErr w:type="spellEnd"/>
      <w:r w:rsidRPr="00D84978">
        <w:rPr>
          <w:rFonts w:ascii="Calibri" w:hAnsi="Calibri" w:cs="Calibri"/>
        </w:rPr>
        <w:t xml:space="preserve">) Department of Intensive Care, Elisabeth </w:t>
      </w:r>
      <w:proofErr w:type="spellStart"/>
      <w:r w:rsidRPr="00D84978">
        <w:rPr>
          <w:rFonts w:ascii="Calibri" w:hAnsi="Calibri" w:cs="Calibri"/>
        </w:rPr>
        <w:t>TweeSteden</w:t>
      </w:r>
      <w:proofErr w:type="spellEnd"/>
      <w:r w:rsidRPr="00D84978">
        <w:rPr>
          <w:rFonts w:ascii="Calibri" w:hAnsi="Calibri" w:cs="Calibri"/>
        </w:rPr>
        <w:t xml:space="preserve"> Hospital, Tilburg, the Netherlands. Department of Intensive Care Medicine, Radboud University Medical </w:t>
      </w:r>
      <w:proofErr w:type="spellStart"/>
      <w:r w:rsidRPr="00D84978">
        <w:rPr>
          <w:rFonts w:ascii="Calibri" w:hAnsi="Calibri" w:cs="Calibri"/>
        </w:rPr>
        <w:t>Center</w:t>
      </w:r>
      <w:proofErr w:type="spellEnd"/>
      <w:r w:rsidRPr="00D84978">
        <w:rPr>
          <w:rFonts w:ascii="Calibri" w:hAnsi="Calibri" w:cs="Calibri"/>
        </w:rPr>
        <w:t xml:space="preserve">, Nijmegen, Netherlands. Department of Critical Care, University of Groningen,). </w:t>
      </w:r>
    </w:p>
    <w:p w14:paraId="4A2D0179" w14:textId="77777777" w:rsidR="00D84978" w:rsidRPr="00D84978" w:rsidRDefault="00D84978" w:rsidP="00D84978">
      <w:pPr>
        <w:pStyle w:val="Bibliography"/>
        <w:rPr>
          <w:rFonts w:ascii="Calibri" w:hAnsi="Calibri" w:cs="Calibri"/>
        </w:rPr>
      </w:pPr>
      <w:r w:rsidRPr="00D84978">
        <w:rPr>
          <w:rFonts w:ascii="Calibri" w:hAnsi="Calibri" w:cs="Calibri"/>
        </w:rPr>
        <w:t>28.</w:t>
      </w:r>
      <w:r w:rsidRPr="00D84978">
        <w:rPr>
          <w:rFonts w:ascii="Calibri" w:hAnsi="Calibri" w:cs="Calibri"/>
        </w:rPr>
        <w:tab/>
      </w:r>
      <w:proofErr w:type="spellStart"/>
      <w:r w:rsidRPr="00D84978">
        <w:rPr>
          <w:rFonts w:ascii="Calibri" w:hAnsi="Calibri" w:cs="Calibri"/>
        </w:rPr>
        <w:t>Brieva</w:t>
      </w:r>
      <w:proofErr w:type="spellEnd"/>
      <w:r w:rsidRPr="00D84978">
        <w:rPr>
          <w:rFonts w:ascii="Calibri" w:hAnsi="Calibri" w:cs="Calibri"/>
        </w:rPr>
        <w:t xml:space="preserve"> J, Coleman N, Lacey J, Harrigan P, Lewin TJ, Carter GL. Prediction of death in less than 60 minutes after withdrawal of cardiorespiratory support in potential organ donors after circulatory death. Transplantation. 2014;98(10):1112–8. </w:t>
      </w:r>
    </w:p>
    <w:p w14:paraId="5C3C362F" w14:textId="6E06B71D" w:rsidR="007D0711" w:rsidRPr="007D0711" w:rsidRDefault="007D0711" w:rsidP="007D0711">
      <w:r>
        <w:fldChar w:fldCharType="end"/>
      </w:r>
    </w:p>
    <w:p w14:paraId="1745114A" w14:textId="77777777" w:rsidR="007D0711" w:rsidRDefault="007D0711">
      <w:pPr>
        <w:rPr>
          <w:rFonts w:ascii="Segoe UI" w:eastAsiaTheme="majorEastAsia" w:hAnsi="Segoe UI" w:cstheme="majorBidi"/>
          <w:color w:val="2F5496" w:themeColor="accent1" w:themeShade="BF"/>
          <w:sz w:val="32"/>
          <w:szCs w:val="32"/>
        </w:rPr>
      </w:pPr>
      <w:r>
        <w:br w:type="page"/>
      </w:r>
    </w:p>
    <w:p w14:paraId="0350273F" w14:textId="20311D7D" w:rsidR="00BC09E2" w:rsidRPr="0083166E" w:rsidRDefault="00BC09E2" w:rsidP="0083166E">
      <w:pPr>
        <w:pStyle w:val="Heading1"/>
      </w:pPr>
      <w:r w:rsidRPr="0083166E">
        <w:lastRenderedPageBreak/>
        <w:t>Appendix</w:t>
      </w:r>
    </w:p>
    <w:p w14:paraId="5DE7E549" w14:textId="65E1526A" w:rsidR="00BC09E2" w:rsidRPr="0083166E" w:rsidRDefault="00BC09E2" w:rsidP="0083166E">
      <w:pPr>
        <w:pStyle w:val="Heading2"/>
      </w:pPr>
      <w:r w:rsidRPr="0083166E">
        <w:t xml:space="preserve">Appendix 1 – Embase </w:t>
      </w:r>
      <w:proofErr w:type="spellStart"/>
      <w:r w:rsidRPr="0083166E">
        <w:t>Classic+Embase</w:t>
      </w:r>
      <w:proofErr w:type="spellEnd"/>
      <w:r w:rsidRPr="0083166E">
        <w:t xml:space="preserve"> Search Terms</w:t>
      </w:r>
    </w:p>
    <w:p w14:paraId="0D3EA1A8" w14:textId="5C979F71" w:rsidR="00BC09E2" w:rsidRPr="0083166E" w:rsidRDefault="00BC09E2" w:rsidP="0026797D">
      <w:pPr>
        <w:pStyle w:val="ListParagraph"/>
        <w:numPr>
          <w:ilvl w:val="0"/>
          <w:numId w:val="2"/>
        </w:numPr>
      </w:pPr>
      <w:r w:rsidRPr="0083166E">
        <w:t>Treatment Withdrawal/</w:t>
      </w:r>
      <w:r w:rsidRPr="0083166E">
        <w:tab/>
      </w:r>
    </w:p>
    <w:p w14:paraId="7CD52CE8" w14:textId="135AA819" w:rsidR="00BC09E2" w:rsidRPr="0083166E" w:rsidRDefault="00BC09E2" w:rsidP="00BC09E2">
      <w:pPr>
        <w:pStyle w:val="ListParagraph"/>
        <w:numPr>
          <w:ilvl w:val="0"/>
          <w:numId w:val="2"/>
        </w:numPr>
      </w:pPr>
      <w:r w:rsidRPr="0083166E">
        <w:t xml:space="preserve">((withdraw* or withhold* or limitation*) adj3 (life support or life sustaining or mechanical* </w:t>
      </w:r>
      <w:proofErr w:type="spellStart"/>
      <w:r w:rsidRPr="0083166E">
        <w:t>ventilat</w:t>
      </w:r>
      <w:proofErr w:type="spellEnd"/>
      <w:r w:rsidRPr="0083166E">
        <w:t>*)).</w:t>
      </w:r>
      <w:proofErr w:type="spellStart"/>
      <w:r w:rsidRPr="0083166E">
        <w:t>tw</w:t>
      </w:r>
      <w:proofErr w:type="spellEnd"/>
      <w:r w:rsidRPr="0083166E">
        <w:t>.</w:t>
      </w:r>
      <w:r w:rsidRPr="0083166E">
        <w:tab/>
      </w:r>
    </w:p>
    <w:p w14:paraId="4D449195" w14:textId="4BD52965" w:rsidR="00BC09E2" w:rsidRPr="0083166E" w:rsidRDefault="00BC09E2" w:rsidP="0026797D">
      <w:pPr>
        <w:pStyle w:val="ListParagraph"/>
        <w:numPr>
          <w:ilvl w:val="0"/>
          <w:numId w:val="2"/>
        </w:numPr>
      </w:pPr>
      <w:r w:rsidRPr="0083166E">
        <w:t xml:space="preserve">((withdraw* or withhold* or limitation*) adj2 (treatment* or </w:t>
      </w:r>
      <w:proofErr w:type="spellStart"/>
      <w:r w:rsidRPr="0083166E">
        <w:t>therap</w:t>
      </w:r>
      <w:proofErr w:type="spellEnd"/>
      <w:r w:rsidRPr="0083166E">
        <w:t>*)).</w:t>
      </w:r>
      <w:proofErr w:type="spellStart"/>
      <w:r w:rsidRPr="0083166E">
        <w:t>tw</w:t>
      </w:r>
      <w:proofErr w:type="spellEnd"/>
      <w:r w:rsidRPr="0083166E">
        <w:t>.</w:t>
      </w:r>
      <w:r w:rsidRPr="0083166E">
        <w:tab/>
      </w:r>
    </w:p>
    <w:p w14:paraId="3FE1A0A7" w14:textId="2CAA9979" w:rsidR="00BC09E2" w:rsidRPr="0083166E" w:rsidRDefault="00BC09E2" w:rsidP="0026797D">
      <w:pPr>
        <w:pStyle w:val="ListParagraph"/>
        <w:numPr>
          <w:ilvl w:val="0"/>
          <w:numId w:val="2"/>
        </w:numPr>
      </w:pPr>
      <w:r w:rsidRPr="0083166E">
        <w:t>treatment cessation*.</w:t>
      </w:r>
      <w:proofErr w:type="spellStart"/>
      <w:r w:rsidRPr="0083166E">
        <w:t>tw</w:t>
      </w:r>
      <w:proofErr w:type="spellEnd"/>
      <w:r w:rsidRPr="0083166E">
        <w:t>.</w:t>
      </w:r>
      <w:r w:rsidRPr="0083166E">
        <w:tab/>
      </w:r>
    </w:p>
    <w:p w14:paraId="28CDC31F" w14:textId="259518B4" w:rsidR="00BC09E2" w:rsidRPr="0083166E" w:rsidRDefault="00BC09E2" w:rsidP="0026797D">
      <w:pPr>
        <w:pStyle w:val="ListParagraph"/>
        <w:numPr>
          <w:ilvl w:val="0"/>
          <w:numId w:val="2"/>
        </w:numPr>
      </w:pPr>
      <w:r w:rsidRPr="0083166E">
        <w:t>or/1-4</w:t>
      </w:r>
      <w:r w:rsidRPr="0083166E">
        <w:tab/>
      </w:r>
    </w:p>
    <w:p w14:paraId="0B70C342" w14:textId="5D6D97C0" w:rsidR="00BC09E2" w:rsidRPr="0083166E" w:rsidRDefault="00BC09E2" w:rsidP="0026797D">
      <w:pPr>
        <w:pStyle w:val="ListParagraph"/>
        <w:numPr>
          <w:ilvl w:val="0"/>
          <w:numId w:val="2"/>
        </w:numPr>
      </w:pPr>
      <w:r w:rsidRPr="0083166E">
        <w:t>exp Death/</w:t>
      </w:r>
      <w:r w:rsidRPr="0083166E">
        <w:tab/>
      </w:r>
    </w:p>
    <w:p w14:paraId="7712C039" w14:textId="65667766" w:rsidR="00BC09E2" w:rsidRPr="0083166E" w:rsidRDefault="00BC09E2" w:rsidP="0026797D">
      <w:pPr>
        <w:pStyle w:val="ListParagraph"/>
        <w:numPr>
          <w:ilvl w:val="0"/>
          <w:numId w:val="2"/>
        </w:numPr>
      </w:pPr>
      <w:r w:rsidRPr="0083166E">
        <w:t>(</w:t>
      </w:r>
      <w:proofErr w:type="gramStart"/>
      <w:r w:rsidRPr="0083166E">
        <w:t>death</w:t>
      </w:r>
      <w:proofErr w:type="gramEnd"/>
      <w:r w:rsidRPr="0083166E">
        <w:t xml:space="preserve"> or dead or die$1).</w:t>
      </w:r>
      <w:proofErr w:type="spellStart"/>
      <w:r w:rsidRPr="0083166E">
        <w:t>tw</w:t>
      </w:r>
      <w:proofErr w:type="spellEnd"/>
      <w:r w:rsidRPr="0083166E">
        <w:t>.</w:t>
      </w:r>
      <w:r w:rsidRPr="0083166E">
        <w:tab/>
      </w:r>
    </w:p>
    <w:p w14:paraId="290A23C8" w14:textId="7C68C0C1" w:rsidR="00BC09E2" w:rsidRPr="0083166E" w:rsidRDefault="00BC09E2" w:rsidP="0026797D">
      <w:pPr>
        <w:pStyle w:val="ListParagraph"/>
        <w:numPr>
          <w:ilvl w:val="0"/>
          <w:numId w:val="2"/>
        </w:numPr>
      </w:pPr>
      <w:r w:rsidRPr="0083166E">
        <w:t>exp time/</w:t>
      </w:r>
      <w:r w:rsidRPr="0083166E">
        <w:tab/>
      </w:r>
    </w:p>
    <w:p w14:paraId="144E05C0" w14:textId="74E6A4FF" w:rsidR="00BC09E2" w:rsidRPr="0083166E" w:rsidRDefault="00BC09E2" w:rsidP="0026797D">
      <w:pPr>
        <w:pStyle w:val="ListParagraph"/>
        <w:numPr>
          <w:ilvl w:val="0"/>
          <w:numId w:val="2"/>
        </w:numPr>
      </w:pPr>
      <w:r w:rsidRPr="0083166E">
        <w:t>exp survival time/</w:t>
      </w:r>
      <w:r w:rsidRPr="0083166E">
        <w:tab/>
      </w:r>
    </w:p>
    <w:p w14:paraId="0FB84F26" w14:textId="70BA1EA3" w:rsidR="00BC09E2" w:rsidRPr="0083166E" w:rsidRDefault="00BC09E2" w:rsidP="0026797D">
      <w:pPr>
        <w:pStyle w:val="ListParagraph"/>
        <w:numPr>
          <w:ilvl w:val="0"/>
          <w:numId w:val="2"/>
        </w:numPr>
      </w:pPr>
      <w:r w:rsidRPr="0083166E">
        <w:t>time.tw.</w:t>
      </w:r>
      <w:r w:rsidRPr="0083166E">
        <w:tab/>
      </w:r>
    </w:p>
    <w:p w14:paraId="7DE5BC09" w14:textId="2B7F32E8" w:rsidR="00BC09E2" w:rsidRPr="0083166E" w:rsidRDefault="00BC09E2" w:rsidP="0026797D">
      <w:pPr>
        <w:pStyle w:val="ListParagraph"/>
        <w:numPr>
          <w:ilvl w:val="0"/>
          <w:numId w:val="2"/>
        </w:numPr>
      </w:pPr>
      <w:r w:rsidRPr="0083166E">
        <w:t>(6 or 7) and (8 or 9 or 10)</w:t>
      </w:r>
      <w:r w:rsidRPr="0083166E">
        <w:tab/>
      </w:r>
    </w:p>
    <w:p w14:paraId="7F90F207" w14:textId="15ED39E3" w:rsidR="00BC09E2" w:rsidRPr="0083166E" w:rsidRDefault="00BC09E2" w:rsidP="0026797D">
      <w:pPr>
        <w:pStyle w:val="ListParagraph"/>
        <w:numPr>
          <w:ilvl w:val="0"/>
          <w:numId w:val="2"/>
        </w:numPr>
      </w:pPr>
      <w:r w:rsidRPr="0083166E">
        <w:t>(predict* adj2 death*).</w:t>
      </w:r>
      <w:proofErr w:type="spellStart"/>
      <w:r w:rsidRPr="0083166E">
        <w:t>tw</w:t>
      </w:r>
      <w:proofErr w:type="spellEnd"/>
      <w:r w:rsidRPr="0083166E">
        <w:t>.</w:t>
      </w:r>
      <w:r w:rsidRPr="0083166E">
        <w:tab/>
      </w:r>
    </w:p>
    <w:p w14:paraId="40821AD2" w14:textId="423E0D40" w:rsidR="00BC09E2" w:rsidRPr="0083166E" w:rsidRDefault="00BC09E2" w:rsidP="0026797D">
      <w:pPr>
        <w:pStyle w:val="ListParagraph"/>
        <w:numPr>
          <w:ilvl w:val="0"/>
          <w:numId w:val="2"/>
        </w:numPr>
      </w:pPr>
      <w:r w:rsidRPr="0083166E">
        <w:t>brain death*.</w:t>
      </w:r>
      <w:proofErr w:type="spellStart"/>
      <w:r w:rsidRPr="0083166E">
        <w:t>tw</w:t>
      </w:r>
      <w:proofErr w:type="spellEnd"/>
      <w:r w:rsidRPr="0083166E">
        <w:t>.</w:t>
      </w:r>
      <w:r w:rsidRPr="0083166E">
        <w:tab/>
      </w:r>
    </w:p>
    <w:p w14:paraId="012A9E76" w14:textId="366E654F" w:rsidR="00BC09E2" w:rsidRPr="0083166E" w:rsidRDefault="00BC09E2" w:rsidP="0026797D">
      <w:pPr>
        <w:pStyle w:val="ListParagraph"/>
        <w:numPr>
          <w:ilvl w:val="0"/>
          <w:numId w:val="2"/>
        </w:numPr>
      </w:pPr>
      <w:r w:rsidRPr="0083166E">
        <w:t>brain stem death*.</w:t>
      </w:r>
      <w:proofErr w:type="spellStart"/>
      <w:r w:rsidRPr="0083166E">
        <w:t>tw</w:t>
      </w:r>
      <w:proofErr w:type="spellEnd"/>
      <w:r w:rsidRPr="0083166E">
        <w:t>.</w:t>
      </w:r>
      <w:r w:rsidRPr="0083166E">
        <w:tab/>
      </w:r>
    </w:p>
    <w:p w14:paraId="3BBA51C0" w14:textId="051836FF" w:rsidR="00BC09E2" w:rsidRPr="0083166E" w:rsidRDefault="00BC09E2" w:rsidP="0026797D">
      <w:pPr>
        <w:pStyle w:val="ListParagraph"/>
        <w:numPr>
          <w:ilvl w:val="0"/>
          <w:numId w:val="2"/>
        </w:numPr>
      </w:pPr>
      <w:r w:rsidRPr="0083166E">
        <w:t>cardiac death*.</w:t>
      </w:r>
      <w:proofErr w:type="spellStart"/>
      <w:r w:rsidRPr="0083166E">
        <w:t>tw</w:t>
      </w:r>
      <w:proofErr w:type="spellEnd"/>
      <w:r w:rsidRPr="0083166E">
        <w:t>.</w:t>
      </w:r>
      <w:r w:rsidRPr="0083166E">
        <w:tab/>
      </w:r>
    </w:p>
    <w:p w14:paraId="2C9208A8" w14:textId="40FCB1DB" w:rsidR="00BC09E2" w:rsidRPr="0083166E" w:rsidRDefault="00BC09E2" w:rsidP="0026797D">
      <w:pPr>
        <w:pStyle w:val="ListParagraph"/>
        <w:numPr>
          <w:ilvl w:val="0"/>
          <w:numId w:val="2"/>
        </w:numPr>
      </w:pPr>
      <w:r w:rsidRPr="0083166E">
        <w:t>cardiocirculatory death*.</w:t>
      </w:r>
      <w:proofErr w:type="spellStart"/>
      <w:r w:rsidRPr="0083166E">
        <w:t>tw</w:t>
      </w:r>
      <w:proofErr w:type="spellEnd"/>
      <w:r w:rsidRPr="0083166E">
        <w:t>.</w:t>
      </w:r>
      <w:r w:rsidRPr="0083166E">
        <w:tab/>
      </w:r>
    </w:p>
    <w:p w14:paraId="52106F15" w14:textId="514B5C6A" w:rsidR="00BC09E2" w:rsidRPr="0083166E" w:rsidRDefault="00BC09E2" w:rsidP="0026797D">
      <w:pPr>
        <w:pStyle w:val="ListParagraph"/>
        <w:numPr>
          <w:ilvl w:val="0"/>
          <w:numId w:val="2"/>
        </w:numPr>
      </w:pPr>
      <w:r w:rsidRPr="0083166E">
        <w:t>cardio circulatory death*.</w:t>
      </w:r>
      <w:proofErr w:type="spellStart"/>
      <w:r w:rsidRPr="0083166E">
        <w:t>tw</w:t>
      </w:r>
      <w:proofErr w:type="spellEnd"/>
      <w:r w:rsidRPr="0083166E">
        <w:t>.</w:t>
      </w:r>
      <w:r w:rsidRPr="0083166E">
        <w:tab/>
      </w:r>
    </w:p>
    <w:p w14:paraId="6C75821E" w14:textId="19A66770" w:rsidR="00BC09E2" w:rsidRPr="0083166E" w:rsidRDefault="00BC09E2" w:rsidP="0026797D">
      <w:pPr>
        <w:pStyle w:val="ListParagraph"/>
        <w:numPr>
          <w:ilvl w:val="0"/>
          <w:numId w:val="2"/>
        </w:numPr>
      </w:pPr>
      <w:r w:rsidRPr="0083166E">
        <w:t>dcd$1.tw.</w:t>
      </w:r>
      <w:r w:rsidRPr="0083166E">
        <w:tab/>
      </w:r>
    </w:p>
    <w:p w14:paraId="41009040" w14:textId="7B34345C" w:rsidR="00BC09E2" w:rsidRPr="0083166E" w:rsidRDefault="00BC09E2" w:rsidP="0026797D">
      <w:pPr>
        <w:pStyle w:val="ListParagraph"/>
        <w:numPr>
          <w:ilvl w:val="0"/>
          <w:numId w:val="2"/>
        </w:numPr>
      </w:pPr>
      <w:r w:rsidRPr="0083166E">
        <w:t>circulatory death*.</w:t>
      </w:r>
      <w:proofErr w:type="spellStart"/>
      <w:r w:rsidRPr="0083166E">
        <w:t>tw</w:t>
      </w:r>
      <w:proofErr w:type="spellEnd"/>
      <w:r w:rsidRPr="0083166E">
        <w:t>.</w:t>
      </w:r>
      <w:r w:rsidRPr="0083166E">
        <w:tab/>
      </w:r>
    </w:p>
    <w:p w14:paraId="54AB53C7" w14:textId="7C2114D7" w:rsidR="00BC09E2" w:rsidRPr="0083166E" w:rsidRDefault="00BC09E2" w:rsidP="0026797D">
      <w:pPr>
        <w:pStyle w:val="ListParagraph"/>
        <w:numPr>
          <w:ilvl w:val="0"/>
          <w:numId w:val="2"/>
        </w:numPr>
      </w:pPr>
      <w:r w:rsidRPr="0083166E">
        <w:t>clinical death*.</w:t>
      </w:r>
      <w:proofErr w:type="spellStart"/>
      <w:r w:rsidRPr="0083166E">
        <w:t>tw</w:t>
      </w:r>
      <w:proofErr w:type="spellEnd"/>
      <w:r w:rsidRPr="0083166E">
        <w:t>.</w:t>
      </w:r>
      <w:r w:rsidRPr="0083166E">
        <w:tab/>
      </w:r>
    </w:p>
    <w:p w14:paraId="179E43C2" w14:textId="23E413C1" w:rsidR="00BC09E2" w:rsidRPr="0083166E" w:rsidRDefault="00BC09E2" w:rsidP="0026797D">
      <w:pPr>
        <w:pStyle w:val="ListParagraph"/>
        <w:numPr>
          <w:ilvl w:val="0"/>
          <w:numId w:val="2"/>
        </w:numPr>
      </w:pPr>
      <w:r w:rsidRPr="0083166E">
        <w:t>diagnosis of death*.</w:t>
      </w:r>
      <w:proofErr w:type="spellStart"/>
      <w:r w:rsidRPr="0083166E">
        <w:t>tw</w:t>
      </w:r>
      <w:proofErr w:type="spellEnd"/>
      <w:r w:rsidRPr="0083166E">
        <w:t>.</w:t>
      </w:r>
      <w:r w:rsidRPr="0083166E">
        <w:tab/>
      </w:r>
    </w:p>
    <w:p w14:paraId="785C2B44" w14:textId="7F37ABCC" w:rsidR="00BC09E2" w:rsidRPr="0083166E" w:rsidRDefault="00BC09E2" w:rsidP="0026797D">
      <w:pPr>
        <w:pStyle w:val="ListParagraph"/>
        <w:numPr>
          <w:ilvl w:val="0"/>
          <w:numId w:val="2"/>
        </w:numPr>
      </w:pPr>
      <w:r w:rsidRPr="0083166E">
        <w:t>determination of death*.</w:t>
      </w:r>
      <w:proofErr w:type="spellStart"/>
      <w:r w:rsidRPr="0083166E">
        <w:t>tw</w:t>
      </w:r>
      <w:proofErr w:type="spellEnd"/>
      <w:r w:rsidRPr="0083166E">
        <w:t>.</w:t>
      </w:r>
      <w:r w:rsidRPr="0083166E">
        <w:tab/>
      </w:r>
    </w:p>
    <w:p w14:paraId="25B1E70A" w14:textId="040211BE" w:rsidR="00BC09E2" w:rsidRPr="0083166E" w:rsidRDefault="00BC09E2" w:rsidP="0026797D">
      <w:pPr>
        <w:pStyle w:val="ListParagraph"/>
        <w:numPr>
          <w:ilvl w:val="0"/>
          <w:numId w:val="2"/>
        </w:numPr>
      </w:pPr>
      <w:r w:rsidRPr="0083166E">
        <w:t>or/11-22</w:t>
      </w:r>
      <w:r w:rsidRPr="0083166E">
        <w:tab/>
      </w:r>
    </w:p>
    <w:p w14:paraId="2263273F" w14:textId="21AF1736" w:rsidR="00BC09E2" w:rsidRPr="0083166E" w:rsidRDefault="00BC09E2" w:rsidP="0026797D">
      <w:pPr>
        <w:pStyle w:val="ListParagraph"/>
        <w:numPr>
          <w:ilvl w:val="0"/>
          <w:numId w:val="2"/>
        </w:numPr>
      </w:pPr>
      <w:r w:rsidRPr="0083166E">
        <w:t>5 and 23</w:t>
      </w:r>
    </w:p>
    <w:p w14:paraId="3FDFBF3E" w14:textId="05B88A83" w:rsidR="00BC09E2" w:rsidRPr="0083166E" w:rsidRDefault="00BC09E2" w:rsidP="00BC09E2"/>
    <w:p w14:paraId="50AFF9A5" w14:textId="01924171" w:rsidR="0026797D" w:rsidRPr="0083166E" w:rsidRDefault="00BC09E2" w:rsidP="0083166E">
      <w:pPr>
        <w:pStyle w:val="Heading2"/>
      </w:pPr>
      <w:r w:rsidRPr="0083166E">
        <w:t xml:space="preserve">Appendix 2 </w:t>
      </w:r>
      <w:r w:rsidR="0026797D" w:rsidRPr="0083166E">
        <w:t>– Ovid MEDLINE(R) and In-Process, In-Data-Review &amp; Other Non-Indexed Citations Search Terms</w:t>
      </w:r>
    </w:p>
    <w:p w14:paraId="4343056C" w14:textId="1E48F858" w:rsidR="0026797D" w:rsidRPr="0083166E" w:rsidRDefault="0026797D" w:rsidP="0026797D">
      <w:pPr>
        <w:pStyle w:val="ListParagraph"/>
        <w:numPr>
          <w:ilvl w:val="0"/>
          <w:numId w:val="1"/>
        </w:numPr>
      </w:pPr>
      <w:r w:rsidRPr="0083166E">
        <w:t>exp Withholding Treatment/</w:t>
      </w:r>
      <w:r w:rsidRPr="0083166E">
        <w:tab/>
      </w:r>
    </w:p>
    <w:p w14:paraId="743C9EDA" w14:textId="5FCF9E27" w:rsidR="0026797D" w:rsidRPr="0083166E" w:rsidRDefault="0026797D" w:rsidP="0026797D">
      <w:pPr>
        <w:pStyle w:val="ListParagraph"/>
        <w:numPr>
          <w:ilvl w:val="0"/>
          <w:numId w:val="1"/>
        </w:numPr>
      </w:pPr>
      <w:r w:rsidRPr="0083166E">
        <w:t>exp life support care/</w:t>
      </w:r>
      <w:r w:rsidRPr="0083166E">
        <w:tab/>
      </w:r>
    </w:p>
    <w:p w14:paraId="27B7125E" w14:textId="4087453F" w:rsidR="0026797D" w:rsidRPr="0083166E" w:rsidRDefault="0026797D" w:rsidP="0026797D">
      <w:pPr>
        <w:pStyle w:val="ListParagraph"/>
        <w:numPr>
          <w:ilvl w:val="0"/>
          <w:numId w:val="1"/>
        </w:numPr>
      </w:pPr>
      <w:r w:rsidRPr="0083166E">
        <w:t xml:space="preserve">((withdraw* or withhold* or limitation*) adj3 (life support or life sustaining or mechanical* </w:t>
      </w:r>
      <w:proofErr w:type="spellStart"/>
      <w:r w:rsidRPr="0083166E">
        <w:t>ventilat</w:t>
      </w:r>
      <w:proofErr w:type="spellEnd"/>
      <w:r w:rsidRPr="0083166E">
        <w:t>*)).</w:t>
      </w:r>
      <w:proofErr w:type="spellStart"/>
      <w:r w:rsidRPr="0083166E">
        <w:t>tw</w:t>
      </w:r>
      <w:proofErr w:type="spellEnd"/>
      <w:r w:rsidRPr="0083166E">
        <w:t>.</w:t>
      </w:r>
      <w:r w:rsidRPr="0083166E">
        <w:tab/>
      </w:r>
    </w:p>
    <w:p w14:paraId="50BBE120" w14:textId="44025F24" w:rsidR="0026797D" w:rsidRPr="0083166E" w:rsidRDefault="0026797D" w:rsidP="0026797D">
      <w:pPr>
        <w:pStyle w:val="ListParagraph"/>
        <w:numPr>
          <w:ilvl w:val="0"/>
          <w:numId w:val="1"/>
        </w:numPr>
      </w:pPr>
      <w:r w:rsidRPr="0083166E">
        <w:t xml:space="preserve">((withdraw* or withhold* or limitation*) adj2 (treatment* or </w:t>
      </w:r>
      <w:proofErr w:type="spellStart"/>
      <w:r w:rsidRPr="0083166E">
        <w:t>therap</w:t>
      </w:r>
      <w:proofErr w:type="spellEnd"/>
      <w:r w:rsidRPr="0083166E">
        <w:t>*)).</w:t>
      </w:r>
      <w:proofErr w:type="spellStart"/>
      <w:r w:rsidRPr="0083166E">
        <w:t>tw</w:t>
      </w:r>
      <w:proofErr w:type="spellEnd"/>
      <w:r w:rsidRPr="0083166E">
        <w:t>.</w:t>
      </w:r>
      <w:r w:rsidRPr="0083166E">
        <w:tab/>
      </w:r>
    </w:p>
    <w:p w14:paraId="15755464" w14:textId="5EFD14BC" w:rsidR="0026797D" w:rsidRPr="0083166E" w:rsidRDefault="0026797D" w:rsidP="0026797D">
      <w:pPr>
        <w:pStyle w:val="ListParagraph"/>
        <w:numPr>
          <w:ilvl w:val="0"/>
          <w:numId w:val="1"/>
        </w:numPr>
      </w:pPr>
      <w:r w:rsidRPr="0083166E">
        <w:t>treatment cessation*.</w:t>
      </w:r>
      <w:proofErr w:type="spellStart"/>
      <w:r w:rsidRPr="0083166E">
        <w:t>tw</w:t>
      </w:r>
      <w:proofErr w:type="spellEnd"/>
      <w:r w:rsidRPr="0083166E">
        <w:t>.</w:t>
      </w:r>
      <w:r w:rsidRPr="0083166E">
        <w:tab/>
      </w:r>
    </w:p>
    <w:p w14:paraId="383A43F7" w14:textId="781DC174" w:rsidR="0026797D" w:rsidRPr="0083166E" w:rsidRDefault="0026797D" w:rsidP="0026797D">
      <w:pPr>
        <w:pStyle w:val="ListParagraph"/>
        <w:numPr>
          <w:ilvl w:val="0"/>
          <w:numId w:val="1"/>
        </w:numPr>
      </w:pPr>
      <w:r w:rsidRPr="0083166E">
        <w:t>or/1-5</w:t>
      </w:r>
      <w:r w:rsidRPr="0083166E">
        <w:tab/>
      </w:r>
    </w:p>
    <w:p w14:paraId="73C87E2A" w14:textId="0997550C" w:rsidR="0026797D" w:rsidRPr="0083166E" w:rsidRDefault="0026797D" w:rsidP="0026797D">
      <w:pPr>
        <w:pStyle w:val="ListParagraph"/>
        <w:numPr>
          <w:ilvl w:val="0"/>
          <w:numId w:val="1"/>
        </w:numPr>
      </w:pPr>
      <w:r w:rsidRPr="0083166E">
        <w:t>exp Death/</w:t>
      </w:r>
      <w:r w:rsidRPr="0083166E">
        <w:tab/>
      </w:r>
    </w:p>
    <w:p w14:paraId="50FBDEC6" w14:textId="745612EB" w:rsidR="0026797D" w:rsidRPr="0083166E" w:rsidRDefault="0026797D" w:rsidP="0026797D">
      <w:pPr>
        <w:pStyle w:val="ListParagraph"/>
        <w:numPr>
          <w:ilvl w:val="0"/>
          <w:numId w:val="1"/>
        </w:numPr>
      </w:pPr>
      <w:r w:rsidRPr="0083166E">
        <w:t>(</w:t>
      </w:r>
      <w:proofErr w:type="gramStart"/>
      <w:r w:rsidRPr="0083166E">
        <w:t>death</w:t>
      </w:r>
      <w:proofErr w:type="gramEnd"/>
      <w:r w:rsidRPr="0083166E">
        <w:t xml:space="preserve"> or dead or die$1).</w:t>
      </w:r>
      <w:proofErr w:type="spellStart"/>
      <w:r w:rsidRPr="0083166E">
        <w:t>tw</w:t>
      </w:r>
      <w:proofErr w:type="spellEnd"/>
      <w:r w:rsidRPr="0083166E">
        <w:t>.</w:t>
      </w:r>
      <w:r w:rsidRPr="0083166E">
        <w:tab/>
      </w:r>
    </w:p>
    <w:p w14:paraId="5D3B9DE7" w14:textId="338D2123" w:rsidR="0026797D" w:rsidRPr="0083166E" w:rsidRDefault="0026797D" w:rsidP="0026797D">
      <w:pPr>
        <w:pStyle w:val="ListParagraph"/>
        <w:numPr>
          <w:ilvl w:val="0"/>
          <w:numId w:val="1"/>
        </w:numPr>
      </w:pPr>
      <w:r w:rsidRPr="0083166E">
        <w:t>exp time/</w:t>
      </w:r>
      <w:r w:rsidRPr="0083166E">
        <w:tab/>
      </w:r>
    </w:p>
    <w:p w14:paraId="1CB19DF5" w14:textId="39C87A1B" w:rsidR="0026797D" w:rsidRPr="0083166E" w:rsidRDefault="0026797D" w:rsidP="0026797D">
      <w:pPr>
        <w:pStyle w:val="ListParagraph"/>
        <w:numPr>
          <w:ilvl w:val="0"/>
          <w:numId w:val="1"/>
        </w:numPr>
      </w:pPr>
      <w:r w:rsidRPr="0083166E">
        <w:t>time.tw.</w:t>
      </w:r>
      <w:r w:rsidRPr="0083166E">
        <w:tab/>
      </w:r>
    </w:p>
    <w:p w14:paraId="20EE142B" w14:textId="7E8E0278" w:rsidR="0026797D" w:rsidRPr="0083166E" w:rsidRDefault="0026797D" w:rsidP="0026797D">
      <w:pPr>
        <w:pStyle w:val="ListParagraph"/>
        <w:numPr>
          <w:ilvl w:val="0"/>
          <w:numId w:val="1"/>
        </w:numPr>
      </w:pPr>
      <w:r w:rsidRPr="0083166E">
        <w:t>(7 or 8) and (9 or 10)</w:t>
      </w:r>
      <w:r w:rsidRPr="0083166E">
        <w:tab/>
      </w:r>
    </w:p>
    <w:p w14:paraId="0D0750FA" w14:textId="418FF4A6" w:rsidR="0026797D" w:rsidRPr="0083166E" w:rsidRDefault="0026797D" w:rsidP="0026797D">
      <w:pPr>
        <w:pStyle w:val="ListParagraph"/>
        <w:numPr>
          <w:ilvl w:val="0"/>
          <w:numId w:val="1"/>
        </w:numPr>
      </w:pPr>
      <w:r w:rsidRPr="0083166E">
        <w:t>(predict* adj2 death*).</w:t>
      </w:r>
      <w:proofErr w:type="spellStart"/>
      <w:r w:rsidRPr="0083166E">
        <w:t>tw</w:t>
      </w:r>
      <w:proofErr w:type="spellEnd"/>
      <w:r w:rsidRPr="0083166E">
        <w:t>.</w:t>
      </w:r>
      <w:r w:rsidRPr="0083166E">
        <w:tab/>
      </w:r>
    </w:p>
    <w:p w14:paraId="0E6945EB" w14:textId="444086D2" w:rsidR="0026797D" w:rsidRPr="0083166E" w:rsidRDefault="0026797D" w:rsidP="0026797D">
      <w:pPr>
        <w:pStyle w:val="ListParagraph"/>
        <w:numPr>
          <w:ilvl w:val="0"/>
          <w:numId w:val="1"/>
        </w:numPr>
      </w:pPr>
      <w:r w:rsidRPr="0083166E">
        <w:t>brain death*.</w:t>
      </w:r>
      <w:proofErr w:type="spellStart"/>
      <w:r w:rsidRPr="0083166E">
        <w:t>tw</w:t>
      </w:r>
      <w:proofErr w:type="spellEnd"/>
      <w:r w:rsidRPr="0083166E">
        <w:t>.</w:t>
      </w:r>
      <w:r w:rsidRPr="0083166E">
        <w:tab/>
      </w:r>
    </w:p>
    <w:p w14:paraId="2D93D698" w14:textId="06ACCDD5" w:rsidR="0026797D" w:rsidRPr="0083166E" w:rsidRDefault="0026797D" w:rsidP="0026797D">
      <w:pPr>
        <w:pStyle w:val="ListParagraph"/>
        <w:numPr>
          <w:ilvl w:val="0"/>
          <w:numId w:val="1"/>
        </w:numPr>
      </w:pPr>
      <w:r w:rsidRPr="0083166E">
        <w:t>brain stem death*.</w:t>
      </w:r>
      <w:proofErr w:type="spellStart"/>
      <w:r w:rsidRPr="0083166E">
        <w:t>tw</w:t>
      </w:r>
      <w:proofErr w:type="spellEnd"/>
      <w:r w:rsidRPr="0083166E">
        <w:t>.</w:t>
      </w:r>
      <w:r w:rsidRPr="0083166E">
        <w:tab/>
      </w:r>
    </w:p>
    <w:p w14:paraId="504E51C3" w14:textId="0BFCCA86" w:rsidR="0026797D" w:rsidRPr="0083166E" w:rsidRDefault="0026797D" w:rsidP="0026797D">
      <w:pPr>
        <w:pStyle w:val="ListParagraph"/>
        <w:numPr>
          <w:ilvl w:val="0"/>
          <w:numId w:val="1"/>
        </w:numPr>
      </w:pPr>
      <w:r w:rsidRPr="0083166E">
        <w:t>cardiac death*.</w:t>
      </w:r>
      <w:proofErr w:type="spellStart"/>
      <w:r w:rsidRPr="0083166E">
        <w:t>tw</w:t>
      </w:r>
      <w:proofErr w:type="spellEnd"/>
      <w:r w:rsidRPr="0083166E">
        <w:t>.</w:t>
      </w:r>
      <w:r w:rsidRPr="0083166E">
        <w:tab/>
      </w:r>
    </w:p>
    <w:p w14:paraId="7F4B70FE" w14:textId="483B8FEB" w:rsidR="0026797D" w:rsidRPr="0083166E" w:rsidRDefault="0026797D" w:rsidP="0026797D">
      <w:pPr>
        <w:pStyle w:val="ListParagraph"/>
        <w:numPr>
          <w:ilvl w:val="0"/>
          <w:numId w:val="1"/>
        </w:numPr>
      </w:pPr>
      <w:r w:rsidRPr="0083166E">
        <w:t>cardiocirculatory death*.</w:t>
      </w:r>
      <w:proofErr w:type="spellStart"/>
      <w:r w:rsidRPr="0083166E">
        <w:t>tw</w:t>
      </w:r>
      <w:proofErr w:type="spellEnd"/>
      <w:r w:rsidRPr="0083166E">
        <w:t>.</w:t>
      </w:r>
      <w:r w:rsidRPr="0083166E">
        <w:tab/>
      </w:r>
    </w:p>
    <w:p w14:paraId="17AAC220" w14:textId="0FDC3324" w:rsidR="0026797D" w:rsidRPr="0083166E" w:rsidRDefault="0026797D" w:rsidP="0026797D">
      <w:pPr>
        <w:pStyle w:val="ListParagraph"/>
        <w:numPr>
          <w:ilvl w:val="0"/>
          <w:numId w:val="1"/>
        </w:numPr>
      </w:pPr>
      <w:r w:rsidRPr="0083166E">
        <w:t>cardio circulatory death*.</w:t>
      </w:r>
      <w:proofErr w:type="spellStart"/>
      <w:r w:rsidRPr="0083166E">
        <w:t>tw</w:t>
      </w:r>
      <w:proofErr w:type="spellEnd"/>
      <w:r w:rsidRPr="0083166E">
        <w:t>.</w:t>
      </w:r>
      <w:r w:rsidRPr="0083166E">
        <w:tab/>
      </w:r>
    </w:p>
    <w:p w14:paraId="3F268082" w14:textId="61801A6E" w:rsidR="0026797D" w:rsidRPr="0083166E" w:rsidRDefault="0026797D" w:rsidP="0026797D">
      <w:pPr>
        <w:pStyle w:val="ListParagraph"/>
        <w:numPr>
          <w:ilvl w:val="0"/>
          <w:numId w:val="1"/>
        </w:numPr>
      </w:pPr>
      <w:r w:rsidRPr="0083166E">
        <w:lastRenderedPageBreak/>
        <w:t>dcd$1.tw.</w:t>
      </w:r>
      <w:r w:rsidRPr="0083166E">
        <w:tab/>
      </w:r>
    </w:p>
    <w:p w14:paraId="78588E26" w14:textId="24A42552" w:rsidR="0026797D" w:rsidRPr="0083166E" w:rsidRDefault="0026797D" w:rsidP="0026797D">
      <w:pPr>
        <w:pStyle w:val="ListParagraph"/>
        <w:numPr>
          <w:ilvl w:val="0"/>
          <w:numId w:val="1"/>
        </w:numPr>
      </w:pPr>
      <w:r w:rsidRPr="0083166E">
        <w:t>circulatory death*.</w:t>
      </w:r>
      <w:proofErr w:type="spellStart"/>
      <w:r w:rsidRPr="0083166E">
        <w:t>tw</w:t>
      </w:r>
      <w:proofErr w:type="spellEnd"/>
      <w:r w:rsidRPr="0083166E">
        <w:t>.</w:t>
      </w:r>
      <w:r w:rsidRPr="0083166E">
        <w:tab/>
      </w:r>
    </w:p>
    <w:p w14:paraId="6C90D529" w14:textId="4F7A8272" w:rsidR="0026797D" w:rsidRPr="0083166E" w:rsidRDefault="0026797D" w:rsidP="0026797D">
      <w:pPr>
        <w:pStyle w:val="ListParagraph"/>
        <w:numPr>
          <w:ilvl w:val="0"/>
          <w:numId w:val="1"/>
        </w:numPr>
      </w:pPr>
      <w:r w:rsidRPr="0083166E">
        <w:t>clinical death*.</w:t>
      </w:r>
      <w:proofErr w:type="spellStart"/>
      <w:r w:rsidRPr="0083166E">
        <w:t>tw</w:t>
      </w:r>
      <w:proofErr w:type="spellEnd"/>
      <w:r w:rsidRPr="0083166E">
        <w:t>.</w:t>
      </w:r>
      <w:r w:rsidRPr="0083166E">
        <w:tab/>
      </w:r>
    </w:p>
    <w:p w14:paraId="00AAF538" w14:textId="0FC13617" w:rsidR="0026797D" w:rsidRPr="0083166E" w:rsidRDefault="0026797D" w:rsidP="0026797D">
      <w:pPr>
        <w:pStyle w:val="ListParagraph"/>
        <w:numPr>
          <w:ilvl w:val="0"/>
          <w:numId w:val="1"/>
        </w:numPr>
      </w:pPr>
      <w:r w:rsidRPr="0083166E">
        <w:t>diagnosis of death*.</w:t>
      </w:r>
      <w:proofErr w:type="spellStart"/>
      <w:r w:rsidRPr="0083166E">
        <w:t>tw</w:t>
      </w:r>
      <w:proofErr w:type="spellEnd"/>
      <w:r w:rsidRPr="0083166E">
        <w:t>.</w:t>
      </w:r>
      <w:r w:rsidRPr="0083166E">
        <w:tab/>
      </w:r>
    </w:p>
    <w:p w14:paraId="7F5C3421" w14:textId="5581DE09" w:rsidR="0026797D" w:rsidRPr="0083166E" w:rsidRDefault="0026797D" w:rsidP="0026797D">
      <w:pPr>
        <w:pStyle w:val="ListParagraph"/>
        <w:numPr>
          <w:ilvl w:val="0"/>
          <w:numId w:val="1"/>
        </w:numPr>
      </w:pPr>
      <w:r w:rsidRPr="0083166E">
        <w:t>determination of death*.</w:t>
      </w:r>
      <w:proofErr w:type="spellStart"/>
      <w:r w:rsidRPr="0083166E">
        <w:t>tw</w:t>
      </w:r>
      <w:proofErr w:type="spellEnd"/>
      <w:r w:rsidRPr="0083166E">
        <w:t>.</w:t>
      </w:r>
      <w:r w:rsidRPr="0083166E">
        <w:tab/>
      </w:r>
    </w:p>
    <w:p w14:paraId="309E0767" w14:textId="7D90D489" w:rsidR="0026797D" w:rsidRPr="0083166E" w:rsidRDefault="0026797D" w:rsidP="0026797D">
      <w:pPr>
        <w:pStyle w:val="ListParagraph"/>
        <w:numPr>
          <w:ilvl w:val="0"/>
          <w:numId w:val="1"/>
        </w:numPr>
      </w:pPr>
      <w:r w:rsidRPr="0083166E">
        <w:t>or/11-22</w:t>
      </w:r>
      <w:r w:rsidRPr="0083166E">
        <w:tab/>
      </w:r>
    </w:p>
    <w:p w14:paraId="13A68707" w14:textId="7BDA8E91" w:rsidR="00BC09E2" w:rsidRPr="0083166E" w:rsidRDefault="0026797D" w:rsidP="0026797D">
      <w:pPr>
        <w:pStyle w:val="ListParagraph"/>
        <w:numPr>
          <w:ilvl w:val="0"/>
          <w:numId w:val="1"/>
        </w:numPr>
      </w:pPr>
      <w:r w:rsidRPr="0083166E">
        <w:t>6 and 23</w:t>
      </w:r>
    </w:p>
    <w:sectPr w:rsidR="00BC09E2" w:rsidRPr="0083166E" w:rsidSect="00D57364">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292C68"/>
    <w:multiLevelType w:val="hybridMultilevel"/>
    <w:tmpl w:val="A058BE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EA20AD1"/>
    <w:multiLevelType w:val="hybridMultilevel"/>
    <w:tmpl w:val="27A06A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88372949">
    <w:abstractNumId w:val="1"/>
  </w:num>
  <w:num w:numId="2" w16cid:durableId="8939765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515C"/>
    <w:rsid w:val="000373E4"/>
    <w:rsid w:val="000F6EFD"/>
    <w:rsid w:val="0010730D"/>
    <w:rsid w:val="00115921"/>
    <w:rsid w:val="00150C0B"/>
    <w:rsid w:val="0019435E"/>
    <w:rsid w:val="00195470"/>
    <w:rsid w:val="001A2B74"/>
    <w:rsid w:val="001B2D89"/>
    <w:rsid w:val="001B4324"/>
    <w:rsid w:val="001D75D7"/>
    <w:rsid w:val="00212A94"/>
    <w:rsid w:val="00212F98"/>
    <w:rsid w:val="00232FA2"/>
    <w:rsid w:val="00233C7B"/>
    <w:rsid w:val="00247E5F"/>
    <w:rsid w:val="0026797D"/>
    <w:rsid w:val="00271672"/>
    <w:rsid w:val="00277FB1"/>
    <w:rsid w:val="0029046C"/>
    <w:rsid w:val="0030559B"/>
    <w:rsid w:val="00307EDB"/>
    <w:rsid w:val="00330AB3"/>
    <w:rsid w:val="003605DD"/>
    <w:rsid w:val="00371E1B"/>
    <w:rsid w:val="003F546F"/>
    <w:rsid w:val="004238B4"/>
    <w:rsid w:val="00426C8E"/>
    <w:rsid w:val="0045733F"/>
    <w:rsid w:val="00484F90"/>
    <w:rsid w:val="00497F55"/>
    <w:rsid w:val="004A375D"/>
    <w:rsid w:val="004C3021"/>
    <w:rsid w:val="00533528"/>
    <w:rsid w:val="0053430B"/>
    <w:rsid w:val="005B02D1"/>
    <w:rsid w:val="005D7B6A"/>
    <w:rsid w:val="006017A8"/>
    <w:rsid w:val="00621B99"/>
    <w:rsid w:val="006E6B80"/>
    <w:rsid w:val="0071591D"/>
    <w:rsid w:val="00720E2C"/>
    <w:rsid w:val="00743C4E"/>
    <w:rsid w:val="00762F66"/>
    <w:rsid w:val="0077730D"/>
    <w:rsid w:val="007A34EE"/>
    <w:rsid w:val="007A515C"/>
    <w:rsid w:val="007A524E"/>
    <w:rsid w:val="007C62A0"/>
    <w:rsid w:val="007D0711"/>
    <w:rsid w:val="007D75AF"/>
    <w:rsid w:val="007F0609"/>
    <w:rsid w:val="00822785"/>
    <w:rsid w:val="0083166E"/>
    <w:rsid w:val="00852E96"/>
    <w:rsid w:val="008A68D8"/>
    <w:rsid w:val="008C361C"/>
    <w:rsid w:val="008C7A8F"/>
    <w:rsid w:val="008E7057"/>
    <w:rsid w:val="008F37C2"/>
    <w:rsid w:val="009002B1"/>
    <w:rsid w:val="00937AB4"/>
    <w:rsid w:val="00985C45"/>
    <w:rsid w:val="009A1688"/>
    <w:rsid w:val="009D29D4"/>
    <w:rsid w:val="00A00ECF"/>
    <w:rsid w:val="00A27A02"/>
    <w:rsid w:val="00A6678D"/>
    <w:rsid w:val="00A752A8"/>
    <w:rsid w:val="00AA672C"/>
    <w:rsid w:val="00AB020D"/>
    <w:rsid w:val="00B14E5C"/>
    <w:rsid w:val="00B204F0"/>
    <w:rsid w:val="00B23C54"/>
    <w:rsid w:val="00B427C5"/>
    <w:rsid w:val="00B51FA8"/>
    <w:rsid w:val="00BB0609"/>
    <w:rsid w:val="00BC09E2"/>
    <w:rsid w:val="00BD701D"/>
    <w:rsid w:val="00C02DBD"/>
    <w:rsid w:val="00C13A6B"/>
    <w:rsid w:val="00C71DE5"/>
    <w:rsid w:val="00C91F5B"/>
    <w:rsid w:val="00CB1831"/>
    <w:rsid w:val="00CB5CF9"/>
    <w:rsid w:val="00CB6266"/>
    <w:rsid w:val="00CE4DE3"/>
    <w:rsid w:val="00D13F60"/>
    <w:rsid w:val="00D57364"/>
    <w:rsid w:val="00D84978"/>
    <w:rsid w:val="00DA234A"/>
    <w:rsid w:val="00DC7287"/>
    <w:rsid w:val="00DE7B25"/>
    <w:rsid w:val="00E358D1"/>
    <w:rsid w:val="00E377DE"/>
    <w:rsid w:val="00E533C1"/>
    <w:rsid w:val="00E67F5D"/>
    <w:rsid w:val="00E7108E"/>
    <w:rsid w:val="00E850B6"/>
    <w:rsid w:val="00EA3A31"/>
    <w:rsid w:val="00EB1268"/>
    <w:rsid w:val="00EB3789"/>
    <w:rsid w:val="00ED6C95"/>
    <w:rsid w:val="00EF6D87"/>
    <w:rsid w:val="00EF7FA0"/>
    <w:rsid w:val="00F1201E"/>
    <w:rsid w:val="00F42FC6"/>
    <w:rsid w:val="00F624C0"/>
    <w:rsid w:val="00F969AB"/>
    <w:rsid w:val="00F96A66"/>
    <w:rsid w:val="00FA5231"/>
    <w:rsid w:val="00FF56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75AEA1"/>
  <w15:chartTrackingRefBased/>
  <w15:docId w15:val="{B60DAE58-9D06-4A63-BFE0-45D944F12B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35E"/>
    <w:rPr>
      <w:rFonts w:ascii="Georgia" w:hAnsi="Georgia"/>
    </w:rPr>
  </w:style>
  <w:style w:type="paragraph" w:styleId="Heading1">
    <w:name w:val="heading 1"/>
    <w:basedOn w:val="Normal"/>
    <w:next w:val="Normal"/>
    <w:link w:val="Heading1Char"/>
    <w:uiPriority w:val="9"/>
    <w:qFormat/>
    <w:rsid w:val="00BB0609"/>
    <w:pPr>
      <w:keepNext/>
      <w:keepLines/>
      <w:spacing w:before="240" w:after="0"/>
      <w:outlineLvl w:val="0"/>
    </w:pPr>
    <w:rPr>
      <w:rFonts w:ascii="Segoe UI" w:eastAsiaTheme="majorEastAsia" w:hAnsi="Segoe UI" w:cstheme="majorBidi"/>
      <w:sz w:val="32"/>
      <w:szCs w:val="32"/>
    </w:rPr>
  </w:style>
  <w:style w:type="paragraph" w:styleId="Heading2">
    <w:name w:val="heading 2"/>
    <w:basedOn w:val="Normal"/>
    <w:next w:val="Normal"/>
    <w:link w:val="Heading2Char"/>
    <w:uiPriority w:val="9"/>
    <w:unhideWhenUsed/>
    <w:qFormat/>
    <w:rsid w:val="00BB0609"/>
    <w:pPr>
      <w:keepNext/>
      <w:keepLines/>
      <w:spacing w:before="40" w:after="0"/>
      <w:outlineLvl w:val="1"/>
    </w:pPr>
    <w:rPr>
      <w:rFonts w:asciiTheme="majorHAnsi" w:eastAsiaTheme="majorEastAsia" w:hAnsiTheme="majorHAnsi" w:cstheme="majorBidi"/>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0609"/>
    <w:rPr>
      <w:rFonts w:ascii="Segoe UI" w:eastAsiaTheme="majorEastAsia" w:hAnsi="Segoe UI" w:cstheme="majorBidi"/>
      <w:sz w:val="32"/>
      <w:szCs w:val="32"/>
    </w:rPr>
  </w:style>
  <w:style w:type="character" w:customStyle="1" w:styleId="Heading2Char">
    <w:name w:val="Heading 2 Char"/>
    <w:basedOn w:val="DefaultParagraphFont"/>
    <w:link w:val="Heading2"/>
    <w:uiPriority w:val="9"/>
    <w:rsid w:val="00BB0609"/>
    <w:rPr>
      <w:rFonts w:asciiTheme="majorHAnsi" w:eastAsiaTheme="majorEastAsia" w:hAnsiTheme="majorHAnsi" w:cstheme="majorBidi"/>
      <w:sz w:val="26"/>
      <w:szCs w:val="26"/>
    </w:rPr>
  </w:style>
  <w:style w:type="paragraph" w:styleId="ListParagraph">
    <w:name w:val="List Paragraph"/>
    <w:basedOn w:val="Normal"/>
    <w:uiPriority w:val="34"/>
    <w:qFormat/>
    <w:rsid w:val="0026797D"/>
    <w:pPr>
      <w:ind w:left="720"/>
      <w:contextualSpacing/>
    </w:pPr>
  </w:style>
  <w:style w:type="character" w:styleId="CommentReference">
    <w:name w:val="annotation reference"/>
    <w:basedOn w:val="DefaultParagraphFont"/>
    <w:uiPriority w:val="99"/>
    <w:semiHidden/>
    <w:unhideWhenUsed/>
    <w:rsid w:val="00426C8E"/>
    <w:rPr>
      <w:sz w:val="16"/>
      <w:szCs w:val="16"/>
    </w:rPr>
  </w:style>
  <w:style w:type="paragraph" w:styleId="CommentText">
    <w:name w:val="annotation text"/>
    <w:basedOn w:val="Normal"/>
    <w:link w:val="CommentTextChar"/>
    <w:uiPriority w:val="99"/>
    <w:unhideWhenUsed/>
    <w:rsid w:val="00426C8E"/>
    <w:pPr>
      <w:spacing w:line="240" w:lineRule="auto"/>
    </w:pPr>
    <w:rPr>
      <w:sz w:val="20"/>
      <w:szCs w:val="20"/>
    </w:rPr>
  </w:style>
  <w:style w:type="character" w:customStyle="1" w:styleId="CommentTextChar">
    <w:name w:val="Comment Text Char"/>
    <w:basedOn w:val="DefaultParagraphFont"/>
    <w:link w:val="CommentText"/>
    <w:uiPriority w:val="99"/>
    <w:rsid w:val="00426C8E"/>
    <w:rPr>
      <w:sz w:val="20"/>
      <w:szCs w:val="20"/>
    </w:rPr>
  </w:style>
  <w:style w:type="paragraph" w:styleId="Bibliography">
    <w:name w:val="Bibliography"/>
    <w:basedOn w:val="Normal"/>
    <w:next w:val="Normal"/>
    <w:uiPriority w:val="37"/>
    <w:unhideWhenUsed/>
    <w:rsid w:val="007D0711"/>
    <w:pPr>
      <w:tabs>
        <w:tab w:val="left" w:pos="384"/>
      </w:tabs>
      <w:spacing w:after="240" w:line="240" w:lineRule="auto"/>
      <w:ind w:left="384" w:hanging="384"/>
    </w:pPr>
  </w:style>
  <w:style w:type="table" w:styleId="TableGrid">
    <w:name w:val="Table Grid"/>
    <w:basedOn w:val="TableNormal"/>
    <w:uiPriority w:val="39"/>
    <w:rsid w:val="006E6B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57364"/>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FF566E"/>
    <w:pPr>
      <w:spacing w:after="0" w:line="240" w:lineRule="auto"/>
      <w:contextualSpacing/>
    </w:pPr>
    <w:rPr>
      <w:rFonts w:ascii="Segoe UI" w:eastAsiaTheme="majorEastAsia" w:hAnsi="Segoe UI" w:cstheme="majorBidi"/>
      <w:spacing w:val="-10"/>
      <w:kern w:val="28"/>
      <w:sz w:val="56"/>
      <w:szCs w:val="56"/>
    </w:rPr>
  </w:style>
  <w:style w:type="character" w:customStyle="1" w:styleId="TitleChar">
    <w:name w:val="Title Char"/>
    <w:basedOn w:val="DefaultParagraphFont"/>
    <w:link w:val="Title"/>
    <w:uiPriority w:val="10"/>
    <w:rsid w:val="00FF566E"/>
    <w:rPr>
      <w:rFonts w:ascii="Segoe UI" w:eastAsiaTheme="majorEastAsia" w:hAnsi="Segoe U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2493710">
      <w:bodyDiv w:val="1"/>
      <w:marLeft w:val="0"/>
      <w:marRight w:val="0"/>
      <w:marTop w:val="0"/>
      <w:marBottom w:val="0"/>
      <w:divBdr>
        <w:top w:val="none" w:sz="0" w:space="0" w:color="auto"/>
        <w:left w:val="none" w:sz="0" w:space="0" w:color="auto"/>
        <w:bottom w:val="none" w:sz="0" w:space="0" w:color="auto"/>
        <w:right w:val="none" w:sz="0" w:space="0" w:color="auto"/>
      </w:divBdr>
    </w:div>
    <w:div w:id="635987467">
      <w:bodyDiv w:val="1"/>
      <w:marLeft w:val="0"/>
      <w:marRight w:val="0"/>
      <w:marTop w:val="0"/>
      <w:marBottom w:val="0"/>
      <w:divBdr>
        <w:top w:val="none" w:sz="0" w:space="0" w:color="auto"/>
        <w:left w:val="none" w:sz="0" w:space="0" w:color="auto"/>
        <w:bottom w:val="none" w:sz="0" w:space="0" w:color="auto"/>
        <w:right w:val="none" w:sz="0" w:space="0" w:color="auto"/>
      </w:divBdr>
    </w:div>
    <w:div w:id="723288036">
      <w:bodyDiv w:val="1"/>
      <w:marLeft w:val="0"/>
      <w:marRight w:val="0"/>
      <w:marTop w:val="0"/>
      <w:marBottom w:val="0"/>
      <w:divBdr>
        <w:top w:val="none" w:sz="0" w:space="0" w:color="auto"/>
        <w:left w:val="none" w:sz="0" w:space="0" w:color="auto"/>
        <w:bottom w:val="none" w:sz="0" w:space="0" w:color="auto"/>
        <w:right w:val="none" w:sz="0" w:space="0" w:color="auto"/>
      </w:divBdr>
    </w:div>
    <w:div w:id="2123304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emf"/><Relationship Id="rId5" Type="http://schemas.openxmlformats.org/officeDocument/2006/relationships/webSettings" Target="webSettings.xml"/><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245BB0-D82A-4767-AD53-CEA8E031BD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8</TotalTime>
  <Pages>16</Pages>
  <Words>65216</Words>
  <Characters>371732</Characters>
  <Application>Microsoft Office Word</Application>
  <DocSecurity>0</DocSecurity>
  <Lines>3097</Lines>
  <Paragraphs>8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aig Nicolson</dc:creator>
  <cp:keywords/>
  <dc:description/>
  <cp:lastModifiedBy>Craig Nicolson</cp:lastModifiedBy>
  <cp:revision>6</cp:revision>
  <dcterms:created xsi:type="dcterms:W3CDTF">2022-08-03T13:27:00Z</dcterms:created>
  <dcterms:modified xsi:type="dcterms:W3CDTF">2022-08-28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3VO2BKG4"/&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